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A8F92" w14:textId="19336F2E" w:rsidR="00191F92" w:rsidRPr="00452E79" w:rsidRDefault="00191F92" w:rsidP="00A52283">
      <w:pPr>
        <w:spacing w:line="480" w:lineRule="auto"/>
        <w:rPr>
          <w:rFonts w:ascii="Times New Roman" w:hAnsi="Times New Roman" w:cs="Times New Roman"/>
        </w:rPr>
      </w:pPr>
    </w:p>
    <w:p w14:paraId="653CE5B7" w14:textId="6C458B8C" w:rsidR="00191F92" w:rsidRPr="00452E79" w:rsidRDefault="00191F92" w:rsidP="00A52283">
      <w:pPr>
        <w:spacing w:line="480" w:lineRule="auto"/>
        <w:rPr>
          <w:rFonts w:ascii="Times New Roman" w:hAnsi="Times New Roman" w:cs="Times New Roman"/>
        </w:rPr>
      </w:pPr>
    </w:p>
    <w:p w14:paraId="2A343341" w14:textId="3FC1199E"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02B703FA" w14:textId="42204199" w:rsidR="00191F92" w:rsidRPr="00452E79" w:rsidRDefault="00191F92" w:rsidP="00A52283">
      <w:pPr>
        <w:spacing w:line="480" w:lineRule="auto"/>
        <w:jc w:val="center"/>
        <w:rPr>
          <w:rFonts w:ascii="Times New Roman" w:hAnsi="Times New Roman" w:cs="Times New Roman"/>
        </w:rPr>
      </w:pPr>
    </w:p>
    <w:p w14:paraId="6A8151C4" w14:textId="7E2AAC1C" w:rsidR="00191F92" w:rsidRPr="00452E79" w:rsidRDefault="00191F92" w:rsidP="00A52283">
      <w:pPr>
        <w:spacing w:line="480" w:lineRule="auto"/>
        <w:jc w:val="center"/>
        <w:rPr>
          <w:rFonts w:ascii="Times New Roman" w:hAnsi="Times New Roman" w:cs="Times New Roman"/>
        </w:rPr>
      </w:pPr>
    </w:p>
    <w:p w14:paraId="46199B31" w14:textId="5F638BBA" w:rsidR="00191F92" w:rsidRPr="00452E79" w:rsidRDefault="00191F92" w:rsidP="00A52283">
      <w:pPr>
        <w:spacing w:line="480" w:lineRule="auto"/>
        <w:jc w:val="center"/>
        <w:rPr>
          <w:rFonts w:ascii="Times New Roman" w:hAnsi="Times New Roman" w:cs="Times New Roman"/>
        </w:rPr>
      </w:pPr>
    </w:p>
    <w:p w14:paraId="08F4521D" w14:textId="7992A25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w:t>
      </w:r>
      <w:r w:rsidR="00C835FA" w:rsidRPr="00452E79">
        <w:rPr>
          <w:rFonts w:ascii="Times New Roman" w:hAnsi="Times New Roman" w:cs="Times New Roman"/>
        </w:rPr>
        <w:t>Secure</w:t>
      </w:r>
      <w:r w:rsidRPr="00452E79">
        <w:rPr>
          <w:rFonts w:ascii="Times New Roman" w:hAnsi="Times New Roman" w:cs="Times New Roman"/>
        </w:rPr>
        <w:t xml:space="preserve"> </w:t>
      </w:r>
      <w:r w:rsidR="00C835FA" w:rsidRPr="00452E79">
        <w:rPr>
          <w:rFonts w:ascii="Times New Roman" w:hAnsi="Times New Roman" w:cs="Times New Roman"/>
        </w:rPr>
        <w:t>and</w:t>
      </w:r>
      <w:r w:rsidRPr="00452E79">
        <w:rPr>
          <w:rFonts w:ascii="Times New Roman" w:hAnsi="Times New Roman" w:cs="Times New Roman"/>
        </w:rPr>
        <w:t xml:space="preserve"> </w:t>
      </w:r>
      <w:r w:rsidR="00C835FA" w:rsidRPr="00452E79">
        <w:rPr>
          <w:rFonts w:ascii="Times New Roman" w:hAnsi="Times New Roman" w:cs="Times New Roman"/>
        </w:rPr>
        <w:t>Serverless</w:t>
      </w:r>
      <w:r w:rsidRPr="00452E79">
        <w:rPr>
          <w:rFonts w:ascii="Times New Roman" w:hAnsi="Times New Roman" w:cs="Times New Roman"/>
        </w:rPr>
        <w:t xml:space="preserve"> </w:t>
      </w:r>
      <w:r w:rsidR="00C835FA" w:rsidRPr="00452E79">
        <w:rPr>
          <w:rFonts w:ascii="Times New Roman" w:hAnsi="Times New Roman" w:cs="Times New Roman"/>
        </w:rPr>
        <w:t>Approach</w:t>
      </w:r>
      <w:r w:rsidRPr="00452E79">
        <w:rPr>
          <w:rFonts w:ascii="Times New Roman" w:hAnsi="Times New Roman" w:cs="Times New Roman"/>
        </w:rPr>
        <w:t xml:space="preserve"> </w:t>
      </w:r>
      <w:r w:rsidR="00C835FA" w:rsidRPr="00452E79">
        <w:rPr>
          <w:rFonts w:ascii="Times New Roman" w:hAnsi="Times New Roman" w:cs="Times New Roman"/>
        </w:rPr>
        <w:t>to</w:t>
      </w:r>
      <w:r w:rsidRPr="00452E79">
        <w:rPr>
          <w:rFonts w:ascii="Times New Roman" w:hAnsi="Times New Roman" w:cs="Times New Roman"/>
        </w:rPr>
        <w:t xml:space="preserve"> </w:t>
      </w:r>
      <w:r w:rsidR="00C835FA" w:rsidRPr="00452E79">
        <w:rPr>
          <w:rFonts w:ascii="Times New Roman" w:hAnsi="Times New Roman" w:cs="Times New Roman"/>
        </w:rPr>
        <w:t>Verification</w:t>
      </w:r>
      <w:r w:rsidRPr="00452E79">
        <w:rPr>
          <w:rFonts w:ascii="Times New Roman" w:hAnsi="Times New Roman" w:cs="Times New Roman"/>
        </w:rPr>
        <w:t xml:space="preserve"> </w:t>
      </w:r>
      <w:r w:rsidR="00C835FA" w:rsidRPr="00452E79">
        <w:rPr>
          <w:rFonts w:ascii="Times New Roman" w:hAnsi="Times New Roman" w:cs="Times New Roman"/>
        </w:rPr>
        <w:t>of</w:t>
      </w:r>
      <w:r w:rsidRPr="00452E79">
        <w:rPr>
          <w:rFonts w:ascii="Times New Roman" w:hAnsi="Times New Roman" w:cs="Times New Roman"/>
        </w:rPr>
        <w:t xml:space="preserve"> </w:t>
      </w:r>
      <w:r w:rsidR="00C835FA" w:rsidRPr="00452E79">
        <w:rPr>
          <w:rFonts w:ascii="Times New Roman" w:hAnsi="Times New Roman" w:cs="Times New Roman"/>
        </w:rPr>
        <w:t>Student</w:t>
      </w:r>
      <w:r w:rsidRPr="00452E79">
        <w:rPr>
          <w:rFonts w:ascii="Times New Roman" w:hAnsi="Times New Roman" w:cs="Times New Roman"/>
        </w:rPr>
        <w:t xml:space="preserve"> </w:t>
      </w:r>
      <w:r w:rsidR="00C835FA" w:rsidRPr="00452E79">
        <w:rPr>
          <w:rFonts w:ascii="Times New Roman" w:hAnsi="Times New Roman" w:cs="Times New Roman"/>
        </w:rPr>
        <w:t>Records</w:t>
      </w:r>
    </w:p>
    <w:p w14:paraId="4BFEFC87" w14:textId="102A9413" w:rsidR="00191F92" w:rsidRPr="00452E79" w:rsidRDefault="00191F92" w:rsidP="00A52283">
      <w:pPr>
        <w:spacing w:line="480" w:lineRule="auto"/>
        <w:jc w:val="center"/>
        <w:rPr>
          <w:rFonts w:ascii="Times New Roman" w:hAnsi="Times New Roman" w:cs="Times New Roman"/>
        </w:rPr>
      </w:pPr>
    </w:p>
    <w:p w14:paraId="4C7F45E3" w14:textId="49A8FD04" w:rsidR="00191F92" w:rsidRPr="00452E79" w:rsidRDefault="00191F92" w:rsidP="00A52283">
      <w:pPr>
        <w:spacing w:line="480" w:lineRule="auto"/>
        <w:jc w:val="center"/>
        <w:rPr>
          <w:rFonts w:ascii="Times New Roman" w:hAnsi="Times New Roman" w:cs="Times New Roman"/>
        </w:rPr>
      </w:pPr>
    </w:p>
    <w:p w14:paraId="72FF5D57" w14:textId="49ACB91B" w:rsidR="00191F92" w:rsidRPr="00452E79" w:rsidRDefault="00191F92" w:rsidP="00A52283">
      <w:pPr>
        <w:spacing w:line="480" w:lineRule="auto"/>
        <w:jc w:val="center"/>
        <w:rPr>
          <w:rFonts w:ascii="Times New Roman" w:hAnsi="Times New Roman" w:cs="Times New Roman"/>
        </w:rPr>
      </w:pPr>
    </w:p>
    <w:p w14:paraId="02462D3C" w14:textId="5E55FD0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graduate project submitted </w:t>
      </w:r>
      <w:r w:rsidR="00504214" w:rsidRPr="00452E79">
        <w:rPr>
          <w:rFonts w:ascii="Times New Roman" w:hAnsi="Times New Roman" w:cs="Times New Roman"/>
        </w:rPr>
        <w:t>in partial</w:t>
      </w:r>
      <w:r w:rsidRPr="00452E79">
        <w:rPr>
          <w:rFonts w:ascii="Times New Roman" w:hAnsi="Times New Roman" w:cs="Times New Roman"/>
        </w:rPr>
        <w:t xml:space="preserve"> fulfillment of the requirements</w:t>
      </w:r>
    </w:p>
    <w:p w14:paraId="58B58698" w14:textId="48162BA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For the degree of Master of Science in Computer Science</w:t>
      </w:r>
    </w:p>
    <w:p w14:paraId="00B47063" w14:textId="254844C2" w:rsidR="00191F92" w:rsidRPr="00452E79" w:rsidRDefault="00191F92" w:rsidP="00A52283">
      <w:pPr>
        <w:spacing w:line="480" w:lineRule="auto"/>
        <w:rPr>
          <w:rFonts w:ascii="Times New Roman" w:hAnsi="Times New Roman" w:cs="Times New Roman"/>
        </w:rPr>
      </w:pPr>
    </w:p>
    <w:p w14:paraId="60828232" w14:textId="09C99497" w:rsidR="00191F92" w:rsidRPr="00452E79" w:rsidRDefault="00191F92" w:rsidP="00A52283">
      <w:pPr>
        <w:spacing w:line="480" w:lineRule="auto"/>
        <w:jc w:val="center"/>
        <w:rPr>
          <w:rFonts w:ascii="Times New Roman" w:hAnsi="Times New Roman" w:cs="Times New Roman"/>
        </w:rPr>
      </w:pPr>
    </w:p>
    <w:p w14:paraId="2CF6D2AB" w14:textId="6E00A9CC"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By</w:t>
      </w:r>
    </w:p>
    <w:p w14:paraId="614D192D" w14:textId="1E75B729"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25006D13" w14:textId="35606FB0" w:rsidR="00191F92" w:rsidRPr="00452E79" w:rsidRDefault="00191F92" w:rsidP="00A52283">
      <w:pPr>
        <w:spacing w:line="480" w:lineRule="auto"/>
        <w:jc w:val="center"/>
        <w:rPr>
          <w:rFonts w:ascii="Times New Roman" w:hAnsi="Times New Roman" w:cs="Times New Roman"/>
        </w:rPr>
      </w:pPr>
    </w:p>
    <w:p w14:paraId="4FA98B47" w14:textId="3651028D" w:rsidR="00191F92" w:rsidRPr="00452E79" w:rsidRDefault="00191F92" w:rsidP="00A52283">
      <w:pPr>
        <w:spacing w:line="480" w:lineRule="auto"/>
        <w:jc w:val="center"/>
        <w:rPr>
          <w:rFonts w:ascii="Times New Roman" w:hAnsi="Times New Roman" w:cs="Times New Roman"/>
        </w:rPr>
      </w:pPr>
    </w:p>
    <w:p w14:paraId="710E70C1" w14:textId="52089CFD" w:rsidR="00942835" w:rsidRPr="00452E79" w:rsidRDefault="00942835" w:rsidP="00A52283">
      <w:pPr>
        <w:spacing w:line="480" w:lineRule="auto"/>
        <w:rPr>
          <w:rFonts w:ascii="Times New Roman" w:hAnsi="Times New Roman" w:cs="Times New Roman"/>
        </w:rPr>
      </w:pPr>
    </w:p>
    <w:p w14:paraId="2F7B7FEF" w14:textId="2FE7CE7D" w:rsidR="00942835" w:rsidRPr="00452E79" w:rsidRDefault="00942835" w:rsidP="00A52283">
      <w:pPr>
        <w:spacing w:line="480" w:lineRule="auto"/>
        <w:jc w:val="center"/>
        <w:rPr>
          <w:rFonts w:ascii="Times New Roman" w:hAnsi="Times New Roman" w:cs="Times New Roman"/>
        </w:rPr>
      </w:pPr>
    </w:p>
    <w:p w14:paraId="7DC68226" w14:textId="2C67C11F" w:rsidR="00942835" w:rsidRPr="00452E79" w:rsidRDefault="00942835" w:rsidP="00A52283">
      <w:pPr>
        <w:spacing w:line="480" w:lineRule="auto"/>
        <w:jc w:val="center"/>
        <w:rPr>
          <w:rFonts w:ascii="Times New Roman" w:hAnsi="Times New Roman" w:cs="Times New Roman"/>
        </w:rPr>
      </w:pPr>
    </w:p>
    <w:p w14:paraId="2368895F" w14:textId="77777777" w:rsidR="003155D6" w:rsidRPr="00452E79" w:rsidRDefault="003155D6" w:rsidP="00A52283">
      <w:pPr>
        <w:spacing w:line="480" w:lineRule="auto"/>
        <w:jc w:val="center"/>
        <w:rPr>
          <w:rFonts w:ascii="Times New Roman" w:hAnsi="Times New Roman" w:cs="Times New Roman"/>
        </w:rPr>
      </w:pPr>
    </w:p>
    <w:p w14:paraId="4BCC3F49" w14:textId="6BD68CA5" w:rsidR="00942835" w:rsidRPr="00452E79" w:rsidRDefault="00B11740" w:rsidP="00A52283">
      <w:pPr>
        <w:spacing w:line="480" w:lineRule="auto"/>
        <w:jc w:val="center"/>
        <w:rPr>
          <w:rFonts w:ascii="Times New Roman" w:hAnsi="Times New Roman" w:cs="Times New Roman"/>
        </w:rPr>
      </w:pPr>
      <w:r>
        <w:rPr>
          <w:rFonts w:ascii="Times New Roman" w:hAnsi="Times New Roman" w:cs="Times New Roman"/>
        </w:rPr>
        <w:t>August</w:t>
      </w:r>
      <w:r w:rsidR="00191F92" w:rsidRPr="00452E79">
        <w:rPr>
          <w:rFonts w:ascii="Times New Roman" w:hAnsi="Times New Roman" w:cs="Times New Roman"/>
        </w:rPr>
        <w:t xml:space="preserve"> 2019</w:t>
      </w:r>
    </w:p>
    <w:p w14:paraId="6C2F2FAE" w14:textId="753F57D9" w:rsidR="00471D2C" w:rsidRPr="00452E79" w:rsidRDefault="00471D2C" w:rsidP="00A52283">
      <w:pPr>
        <w:spacing w:line="480" w:lineRule="auto"/>
        <w:rPr>
          <w:rFonts w:ascii="Times New Roman" w:hAnsi="Times New Roman" w:cs="Times New Roman"/>
        </w:rPr>
      </w:pPr>
      <w:r w:rsidRPr="00452E79">
        <w:rPr>
          <w:rFonts w:ascii="Times New Roman" w:hAnsi="Times New Roman" w:cs="Times New Roman"/>
        </w:rPr>
        <w:lastRenderedPageBreak/>
        <w:t>The thesis of Karandeep Singh Bhamra is approved:</w:t>
      </w:r>
    </w:p>
    <w:p w14:paraId="1A1A0A15" w14:textId="740190FB" w:rsidR="00471D2C" w:rsidRPr="00452E79" w:rsidRDefault="00471D2C" w:rsidP="00A52283">
      <w:pPr>
        <w:spacing w:line="480" w:lineRule="auto"/>
        <w:rPr>
          <w:rFonts w:ascii="Times New Roman" w:hAnsi="Times New Roman" w:cs="Times New Roman"/>
        </w:rPr>
      </w:pPr>
    </w:p>
    <w:p w14:paraId="7B23E6B7" w14:textId="2B56EC4C" w:rsidR="00471D2C" w:rsidRPr="00452E79" w:rsidRDefault="00471D2C" w:rsidP="00A52283">
      <w:pPr>
        <w:spacing w:line="480" w:lineRule="auto"/>
        <w:rPr>
          <w:rFonts w:ascii="Times New Roman" w:hAnsi="Times New Roman" w:cs="Times New Roman"/>
        </w:rPr>
      </w:pPr>
    </w:p>
    <w:p w14:paraId="6FB72EA4" w14:textId="618544FC" w:rsidR="00471D2C" w:rsidRPr="00452E79" w:rsidRDefault="00471D2C" w:rsidP="00A52283">
      <w:pPr>
        <w:spacing w:line="480" w:lineRule="auto"/>
        <w:rPr>
          <w:rFonts w:ascii="Times New Roman" w:hAnsi="Times New Roman" w:cs="Times New Roman"/>
        </w:rPr>
      </w:pPr>
    </w:p>
    <w:p w14:paraId="50B457AE" w14:textId="62C815BD"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3E05DFC9" w14:textId="6FF0B110"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Li Liu, Ph.D.</w:t>
      </w:r>
      <w:r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22AE62CC" w14:textId="1710E25C" w:rsidR="00471D2C" w:rsidRPr="00452E79" w:rsidRDefault="00471D2C" w:rsidP="00A52283">
      <w:pPr>
        <w:spacing w:line="360" w:lineRule="auto"/>
        <w:rPr>
          <w:rFonts w:ascii="Times New Roman" w:hAnsi="Times New Roman" w:cs="Times New Roman"/>
        </w:rPr>
      </w:pPr>
    </w:p>
    <w:p w14:paraId="5818D004" w14:textId="14BE4775"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4AF10338" w14:textId="6E272CDB"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Robert McIlhenny, Ph.D.</w:t>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1B15460D" w14:textId="77777777" w:rsidR="00471D2C" w:rsidRPr="00452E79" w:rsidRDefault="00471D2C" w:rsidP="00A52283">
      <w:pPr>
        <w:spacing w:line="360" w:lineRule="auto"/>
        <w:rPr>
          <w:rFonts w:ascii="Times New Roman" w:hAnsi="Times New Roman" w:cs="Times New Roman"/>
        </w:rPr>
      </w:pPr>
    </w:p>
    <w:p w14:paraId="0C1B38CC" w14:textId="688D6DE8"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0B5EABD3" w14:textId="5903562E"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Taehyung (George) Wang, Ph.D., Chair</w:t>
      </w:r>
      <w:r w:rsidRPr="00452E79">
        <w:rPr>
          <w:rFonts w:ascii="Times New Roman" w:hAnsi="Times New Roman" w:cs="Times New Roman"/>
        </w:rPr>
        <w:tab/>
      </w:r>
      <w:r w:rsidRPr="00452E79">
        <w:rPr>
          <w:rFonts w:ascii="Times New Roman" w:hAnsi="Times New Roman" w:cs="Times New Roman"/>
        </w:rPr>
        <w:tab/>
        <w:t>Date</w:t>
      </w:r>
    </w:p>
    <w:p w14:paraId="49F27C98" w14:textId="45EBFA7B" w:rsidR="00471D2C" w:rsidRPr="00452E79" w:rsidRDefault="00471D2C" w:rsidP="00A52283">
      <w:pPr>
        <w:tabs>
          <w:tab w:val="left" w:pos="1340"/>
        </w:tabs>
        <w:spacing w:line="480" w:lineRule="auto"/>
        <w:rPr>
          <w:rFonts w:ascii="Times New Roman" w:hAnsi="Times New Roman" w:cs="Times New Roman"/>
        </w:rPr>
      </w:pPr>
      <w:r w:rsidRPr="00452E79">
        <w:rPr>
          <w:rFonts w:ascii="Times New Roman" w:hAnsi="Times New Roman" w:cs="Times New Roman"/>
        </w:rPr>
        <w:tab/>
      </w:r>
    </w:p>
    <w:p w14:paraId="7DC8AA60" w14:textId="4D95EECF" w:rsidR="00471D2C" w:rsidRPr="00452E79" w:rsidRDefault="00471D2C" w:rsidP="00A52283">
      <w:pPr>
        <w:spacing w:line="480" w:lineRule="auto"/>
        <w:rPr>
          <w:rFonts w:ascii="Times New Roman" w:hAnsi="Times New Roman" w:cs="Times New Roman"/>
        </w:rPr>
      </w:pPr>
    </w:p>
    <w:p w14:paraId="0BF76946" w14:textId="2D8E4F63" w:rsidR="00471D2C" w:rsidRPr="00452E79" w:rsidRDefault="00471D2C" w:rsidP="00A52283">
      <w:pPr>
        <w:spacing w:line="480" w:lineRule="auto"/>
        <w:rPr>
          <w:rFonts w:ascii="Times New Roman" w:hAnsi="Times New Roman" w:cs="Times New Roman"/>
        </w:rPr>
      </w:pPr>
    </w:p>
    <w:p w14:paraId="47886234" w14:textId="562C4B8B" w:rsidR="00471D2C" w:rsidRPr="00452E79" w:rsidRDefault="00471D2C" w:rsidP="00A52283">
      <w:pPr>
        <w:spacing w:line="480" w:lineRule="auto"/>
        <w:rPr>
          <w:rFonts w:ascii="Times New Roman" w:hAnsi="Times New Roman" w:cs="Times New Roman"/>
        </w:rPr>
      </w:pPr>
    </w:p>
    <w:p w14:paraId="7C5AE77D" w14:textId="466F9800" w:rsidR="00471D2C" w:rsidRPr="00452E79" w:rsidRDefault="00471D2C" w:rsidP="00A52283">
      <w:pPr>
        <w:spacing w:line="480" w:lineRule="auto"/>
        <w:rPr>
          <w:rFonts w:ascii="Times New Roman" w:hAnsi="Times New Roman" w:cs="Times New Roman"/>
        </w:rPr>
      </w:pPr>
    </w:p>
    <w:p w14:paraId="42271FED" w14:textId="72009E76" w:rsidR="00471D2C" w:rsidRPr="00452E79" w:rsidRDefault="00471D2C" w:rsidP="00A52283">
      <w:pPr>
        <w:spacing w:line="480" w:lineRule="auto"/>
        <w:rPr>
          <w:rFonts w:ascii="Times New Roman" w:hAnsi="Times New Roman" w:cs="Times New Roman"/>
        </w:rPr>
      </w:pPr>
    </w:p>
    <w:p w14:paraId="1CCC0D21" w14:textId="5B2072FE" w:rsidR="00471D2C" w:rsidRPr="00452E79" w:rsidRDefault="00471D2C" w:rsidP="00A52283">
      <w:pPr>
        <w:spacing w:line="480" w:lineRule="auto"/>
        <w:rPr>
          <w:rFonts w:ascii="Times New Roman" w:hAnsi="Times New Roman" w:cs="Times New Roman"/>
        </w:rPr>
      </w:pPr>
    </w:p>
    <w:p w14:paraId="2DA10E0C" w14:textId="16A4BAA1" w:rsidR="00471D2C" w:rsidRPr="00452E79" w:rsidRDefault="00471D2C" w:rsidP="00A52283">
      <w:pPr>
        <w:spacing w:line="480" w:lineRule="auto"/>
        <w:rPr>
          <w:rFonts w:ascii="Times New Roman" w:hAnsi="Times New Roman" w:cs="Times New Roman"/>
        </w:rPr>
      </w:pPr>
    </w:p>
    <w:p w14:paraId="489864EA" w14:textId="19644837" w:rsidR="00471D2C" w:rsidRPr="00452E79" w:rsidRDefault="00471D2C" w:rsidP="00A52283">
      <w:pPr>
        <w:spacing w:line="480" w:lineRule="auto"/>
        <w:rPr>
          <w:rFonts w:ascii="Times New Roman" w:hAnsi="Times New Roman" w:cs="Times New Roman"/>
        </w:rPr>
      </w:pPr>
    </w:p>
    <w:p w14:paraId="37332C57" w14:textId="4138CE96" w:rsidR="00471D2C" w:rsidRPr="00452E79" w:rsidRDefault="00471D2C" w:rsidP="00A52283">
      <w:pPr>
        <w:spacing w:line="480" w:lineRule="auto"/>
        <w:rPr>
          <w:rFonts w:ascii="Times New Roman" w:hAnsi="Times New Roman" w:cs="Times New Roman"/>
        </w:rPr>
      </w:pPr>
    </w:p>
    <w:p w14:paraId="3B5A272F" w14:textId="0C9E15FC" w:rsidR="00471D2C" w:rsidRPr="00452E79" w:rsidRDefault="00471D2C" w:rsidP="00A52283">
      <w:pPr>
        <w:spacing w:line="480" w:lineRule="auto"/>
        <w:rPr>
          <w:rFonts w:ascii="Times New Roman" w:hAnsi="Times New Roman" w:cs="Times New Roman"/>
        </w:rPr>
      </w:pPr>
    </w:p>
    <w:p w14:paraId="073F8786" w14:textId="2B3ED1BC" w:rsidR="00471D2C" w:rsidRPr="00452E79" w:rsidRDefault="00471D2C" w:rsidP="00A52283">
      <w:pPr>
        <w:spacing w:line="480" w:lineRule="auto"/>
        <w:rPr>
          <w:rFonts w:ascii="Times New Roman" w:hAnsi="Times New Roman" w:cs="Times New Roman"/>
        </w:rPr>
      </w:pPr>
    </w:p>
    <w:p w14:paraId="2400D9AA" w14:textId="43F3647A" w:rsidR="00471D2C" w:rsidRPr="00452E79" w:rsidRDefault="00471D2C"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162459E5" w14:textId="6F68AE1D" w:rsidR="003B34C6" w:rsidRPr="00452E79" w:rsidRDefault="0001733B" w:rsidP="008B7F2D">
      <w:pPr>
        <w:spacing w:line="480" w:lineRule="auto"/>
        <w:jc w:val="center"/>
        <w:rPr>
          <w:rFonts w:ascii="Times New Roman" w:hAnsi="Times New Roman" w:cs="Times New Roman"/>
        </w:rPr>
      </w:pPr>
      <w:r w:rsidRPr="00452E79">
        <w:rPr>
          <w:rFonts w:ascii="Times New Roman" w:hAnsi="Times New Roman" w:cs="Times New Roman"/>
        </w:rPr>
        <w:lastRenderedPageBreak/>
        <w:t>Acknowledgements</w:t>
      </w:r>
    </w:p>
    <w:p w14:paraId="0E9D68FB" w14:textId="77777777" w:rsidR="008B7F2D" w:rsidRPr="00452E79" w:rsidRDefault="008B7F2D" w:rsidP="008B7F2D">
      <w:pPr>
        <w:spacing w:line="480" w:lineRule="auto"/>
        <w:jc w:val="center"/>
        <w:rPr>
          <w:rFonts w:ascii="Times New Roman" w:hAnsi="Times New Roman" w:cs="Times New Roman"/>
        </w:rPr>
      </w:pPr>
    </w:p>
    <w:p w14:paraId="16A9F46E" w14:textId="0207D1D9" w:rsidR="003B34C6" w:rsidRPr="00452E79" w:rsidRDefault="003B34C6" w:rsidP="002A5B33">
      <w:pPr>
        <w:spacing w:line="480" w:lineRule="auto"/>
        <w:rPr>
          <w:rFonts w:ascii="Times New Roman" w:hAnsi="Times New Roman" w:cs="Times New Roman"/>
        </w:rPr>
      </w:pPr>
      <w:r w:rsidRPr="00452E79">
        <w:rPr>
          <w:rFonts w:ascii="Times New Roman" w:hAnsi="Times New Roman" w:cs="Times New Roman"/>
        </w:rPr>
        <w:t xml:space="preserve">I am grateful to Dr. George Wang, for being my committee chair and giving me a chance to work on this project. In addition, I </w:t>
      </w:r>
      <w:r w:rsidR="00B11740">
        <w:rPr>
          <w:rFonts w:ascii="Times New Roman" w:hAnsi="Times New Roman" w:cs="Times New Roman"/>
        </w:rPr>
        <w:t xml:space="preserve">would like to </w:t>
      </w:r>
      <w:r w:rsidR="006B6A6B" w:rsidRPr="00452E79">
        <w:rPr>
          <w:rFonts w:ascii="Times New Roman" w:hAnsi="Times New Roman" w:cs="Times New Roman"/>
        </w:rPr>
        <w:t xml:space="preserve">express my profound gratitude </w:t>
      </w:r>
      <w:r w:rsidRPr="00452E79">
        <w:rPr>
          <w:rFonts w:ascii="Times New Roman" w:hAnsi="Times New Roman" w:cs="Times New Roman"/>
        </w:rPr>
        <w:t>to Dr. Li L</w:t>
      </w:r>
      <w:r w:rsidR="006B6A6B" w:rsidRPr="00452E79">
        <w:rPr>
          <w:rFonts w:ascii="Times New Roman" w:hAnsi="Times New Roman" w:cs="Times New Roman"/>
        </w:rPr>
        <w:t>i</w:t>
      </w:r>
      <w:r w:rsidRPr="00452E79">
        <w:rPr>
          <w:rFonts w:ascii="Times New Roman" w:hAnsi="Times New Roman" w:cs="Times New Roman"/>
        </w:rPr>
        <w:t>u, and Dr. Robert McIlhenny</w:t>
      </w:r>
      <w:r w:rsidR="000E3C71" w:rsidRPr="00452E79">
        <w:rPr>
          <w:rFonts w:ascii="Times New Roman" w:hAnsi="Times New Roman" w:cs="Times New Roman"/>
        </w:rPr>
        <w:t xml:space="preserve"> </w:t>
      </w:r>
      <w:r w:rsidRPr="00452E79">
        <w:rPr>
          <w:rFonts w:ascii="Times New Roman" w:hAnsi="Times New Roman" w:cs="Times New Roman"/>
        </w:rPr>
        <w:t xml:space="preserve">for </w:t>
      </w:r>
      <w:r w:rsidR="00840D08" w:rsidRPr="00452E79">
        <w:rPr>
          <w:rFonts w:ascii="Times New Roman" w:hAnsi="Times New Roman" w:cs="Times New Roman"/>
        </w:rPr>
        <w:t>agreeing to be the additional members of my committee.</w:t>
      </w:r>
    </w:p>
    <w:p w14:paraId="474C011E" w14:textId="77777777" w:rsidR="00DA1022" w:rsidRPr="00452E79" w:rsidRDefault="00DA1022" w:rsidP="002A5B33">
      <w:pPr>
        <w:spacing w:line="480" w:lineRule="auto"/>
        <w:rPr>
          <w:rFonts w:ascii="Times New Roman" w:hAnsi="Times New Roman" w:cs="Times New Roman"/>
        </w:rPr>
      </w:pPr>
    </w:p>
    <w:p w14:paraId="101A8097" w14:textId="5361F7EA" w:rsidR="00840D08" w:rsidRPr="00452E79" w:rsidRDefault="00BF7777" w:rsidP="00BF7777">
      <w:pPr>
        <w:spacing w:line="480" w:lineRule="auto"/>
        <w:rPr>
          <w:rFonts w:ascii="Times New Roman" w:hAnsi="Times New Roman" w:cs="Times New Roman"/>
        </w:rPr>
      </w:pPr>
      <w:r w:rsidRPr="00452E79">
        <w:rPr>
          <w:rFonts w:ascii="Times New Roman" w:hAnsi="Times New Roman" w:cs="Times New Roman"/>
        </w:rPr>
        <w:t>A special thanks goes out to my wife, Jessica, and my parents. The support my family provided me with went a long way in helping me finish this project</w:t>
      </w:r>
      <w:r w:rsidR="00980631" w:rsidRPr="00452E79">
        <w:rPr>
          <w:rFonts w:ascii="Times New Roman" w:hAnsi="Times New Roman" w:cs="Times New Roman"/>
        </w:rPr>
        <w:t>.</w:t>
      </w:r>
    </w:p>
    <w:p w14:paraId="6B7BE9A0" w14:textId="23D8C305" w:rsidR="00840D08" w:rsidRPr="00452E79" w:rsidRDefault="00840D08" w:rsidP="00E135CB">
      <w:pPr>
        <w:spacing w:line="480" w:lineRule="auto"/>
        <w:rPr>
          <w:rFonts w:ascii="Times New Roman" w:hAnsi="Times New Roman" w:cs="Times New Roman"/>
        </w:rPr>
      </w:pPr>
    </w:p>
    <w:p w14:paraId="4DBE699D" w14:textId="5A00A05D" w:rsidR="00504214" w:rsidRPr="00452E79" w:rsidRDefault="00E135CB" w:rsidP="00E135CB">
      <w:pPr>
        <w:spacing w:line="480" w:lineRule="auto"/>
        <w:rPr>
          <w:rFonts w:ascii="Times New Roman" w:hAnsi="Times New Roman" w:cs="Times New Roman"/>
        </w:rPr>
      </w:pPr>
      <w:r w:rsidRPr="00452E79">
        <w:rPr>
          <w:rFonts w:ascii="Times New Roman" w:hAnsi="Times New Roman" w:cs="Times New Roman"/>
        </w:rPr>
        <w:t xml:space="preserve">Also, I would like to thank my friend Jesus </w:t>
      </w:r>
      <w:r w:rsidR="00621DB9">
        <w:rPr>
          <w:rFonts w:ascii="Times New Roman" w:hAnsi="Times New Roman" w:cs="Times New Roman"/>
        </w:rPr>
        <w:t xml:space="preserve">Moran </w:t>
      </w:r>
      <w:r w:rsidR="00980631" w:rsidRPr="00452E79">
        <w:rPr>
          <w:rFonts w:ascii="Times New Roman" w:hAnsi="Times New Roman" w:cs="Times New Roman"/>
        </w:rPr>
        <w:t>Perez, he was the one who initially inspired me with the idea for the project and has been of great assistance in helping me complete this project.</w:t>
      </w:r>
    </w:p>
    <w:p w14:paraId="5104270F" w14:textId="275B3BD3" w:rsidR="00504214" w:rsidRPr="00452E79" w:rsidRDefault="00504214" w:rsidP="00A52283">
      <w:pPr>
        <w:spacing w:line="480" w:lineRule="auto"/>
        <w:jc w:val="center"/>
        <w:rPr>
          <w:rFonts w:ascii="Times New Roman" w:hAnsi="Times New Roman" w:cs="Times New Roman"/>
        </w:rPr>
      </w:pPr>
    </w:p>
    <w:p w14:paraId="7212CB2A" w14:textId="56090F54" w:rsidR="00504214" w:rsidRPr="00452E79" w:rsidRDefault="00504214" w:rsidP="00A52283">
      <w:pPr>
        <w:spacing w:line="480" w:lineRule="auto"/>
        <w:jc w:val="center"/>
        <w:rPr>
          <w:rFonts w:ascii="Times New Roman" w:hAnsi="Times New Roman" w:cs="Times New Roman"/>
        </w:rPr>
      </w:pPr>
    </w:p>
    <w:p w14:paraId="349DFA22" w14:textId="2B91C46B" w:rsidR="00504214" w:rsidRPr="00452E79" w:rsidRDefault="00504214" w:rsidP="00A52283">
      <w:pPr>
        <w:spacing w:line="480" w:lineRule="auto"/>
        <w:jc w:val="center"/>
        <w:rPr>
          <w:rFonts w:ascii="Times New Roman" w:hAnsi="Times New Roman" w:cs="Times New Roman"/>
        </w:rPr>
      </w:pPr>
    </w:p>
    <w:p w14:paraId="1228FD16" w14:textId="49820205" w:rsidR="00504214" w:rsidRPr="00452E79" w:rsidRDefault="00504214" w:rsidP="00A52283">
      <w:pPr>
        <w:spacing w:line="480" w:lineRule="auto"/>
        <w:jc w:val="center"/>
        <w:rPr>
          <w:rFonts w:ascii="Times New Roman" w:hAnsi="Times New Roman" w:cs="Times New Roman"/>
        </w:rPr>
      </w:pPr>
    </w:p>
    <w:p w14:paraId="1B94492B" w14:textId="22C7B7D0" w:rsidR="00504214" w:rsidRPr="00452E79" w:rsidRDefault="00504214" w:rsidP="00A52283">
      <w:pPr>
        <w:spacing w:line="480" w:lineRule="auto"/>
        <w:jc w:val="center"/>
        <w:rPr>
          <w:rFonts w:ascii="Times New Roman" w:hAnsi="Times New Roman" w:cs="Times New Roman"/>
        </w:rPr>
      </w:pPr>
    </w:p>
    <w:p w14:paraId="62E35B16" w14:textId="472A417E" w:rsidR="00504214" w:rsidRPr="00452E79" w:rsidRDefault="00504214" w:rsidP="00A52283">
      <w:pPr>
        <w:spacing w:line="480" w:lineRule="auto"/>
        <w:jc w:val="center"/>
        <w:rPr>
          <w:rFonts w:ascii="Times New Roman" w:hAnsi="Times New Roman" w:cs="Times New Roman"/>
        </w:rPr>
      </w:pPr>
    </w:p>
    <w:p w14:paraId="3B1F6B32" w14:textId="3F6030A2" w:rsidR="00504214" w:rsidRPr="00452E79" w:rsidRDefault="00504214" w:rsidP="00A52283">
      <w:pPr>
        <w:spacing w:line="480" w:lineRule="auto"/>
        <w:jc w:val="center"/>
        <w:rPr>
          <w:rFonts w:ascii="Times New Roman" w:hAnsi="Times New Roman" w:cs="Times New Roman"/>
        </w:rPr>
      </w:pPr>
    </w:p>
    <w:p w14:paraId="68369E07" w14:textId="125950F5" w:rsidR="00504214" w:rsidRPr="00452E79" w:rsidRDefault="00504214" w:rsidP="00A52283">
      <w:pPr>
        <w:spacing w:line="480" w:lineRule="auto"/>
        <w:jc w:val="center"/>
        <w:rPr>
          <w:rFonts w:ascii="Times New Roman" w:hAnsi="Times New Roman" w:cs="Times New Roman"/>
        </w:rPr>
      </w:pPr>
    </w:p>
    <w:p w14:paraId="07837563" w14:textId="593B1B26" w:rsidR="00504214" w:rsidRPr="00452E79" w:rsidRDefault="00504214" w:rsidP="00A52283">
      <w:pPr>
        <w:spacing w:line="480" w:lineRule="auto"/>
        <w:jc w:val="center"/>
        <w:rPr>
          <w:rFonts w:ascii="Times New Roman" w:hAnsi="Times New Roman" w:cs="Times New Roman"/>
        </w:rPr>
      </w:pPr>
    </w:p>
    <w:p w14:paraId="4B8D65E2" w14:textId="0A8A6A38" w:rsidR="00504214" w:rsidRPr="00452E79" w:rsidRDefault="00504214" w:rsidP="00A52283">
      <w:pPr>
        <w:spacing w:line="480" w:lineRule="auto"/>
        <w:jc w:val="center"/>
        <w:rPr>
          <w:rFonts w:ascii="Times New Roman" w:hAnsi="Times New Roman" w:cs="Times New Roman"/>
        </w:rPr>
      </w:pPr>
    </w:p>
    <w:p w14:paraId="3EA31C80" w14:textId="1289340B" w:rsidR="00504214" w:rsidRPr="00452E79" w:rsidRDefault="00504214" w:rsidP="00A52283">
      <w:pPr>
        <w:spacing w:line="480" w:lineRule="auto"/>
        <w:rPr>
          <w:rFonts w:ascii="Times New Roman" w:hAnsi="Times New Roman" w:cs="Times New Roman"/>
        </w:rPr>
      </w:pPr>
    </w:p>
    <w:p w14:paraId="349E3FCC" w14:textId="79B224B3" w:rsidR="00504214" w:rsidRPr="00452E79" w:rsidRDefault="0001733B" w:rsidP="00A52283">
      <w:pPr>
        <w:spacing w:line="480" w:lineRule="auto"/>
        <w:jc w:val="center"/>
        <w:rPr>
          <w:rFonts w:ascii="Times New Roman" w:hAnsi="Times New Roman" w:cs="Times New Roman"/>
        </w:rPr>
      </w:pPr>
      <w:r w:rsidRPr="00452E79">
        <w:rPr>
          <w:rFonts w:ascii="Times New Roman" w:hAnsi="Times New Roman" w:cs="Times New Roman"/>
        </w:rPr>
        <w:t>Table of Contents</w:t>
      </w:r>
    </w:p>
    <w:p w14:paraId="625ABBED" w14:textId="4DE86630" w:rsidR="00504214" w:rsidRPr="00452E79" w:rsidRDefault="00504214" w:rsidP="00A52283">
      <w:pPr>
        <w:spacing w:line="480" w:lineRule="auto"/>
        <w:jc w:val="center"/>
        <w:rPr>
          <w:rFonts w:ascii="Times New Roman" w:hAnsi="Times New Roman" w:cs="Times New Roman"/>
        </w:rPr>
      </w:pPr>
    </w:p>
    <w:p w14:paraId="67A51946" w14:textId="560CF44F"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Signature Page</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504214" w:rsidRPr="00452E79">
        <w:rPr>
          <w:rFonts w:ascii="Times New Roman" w:hAnsi="Times New Roman" w:cs="Times New Roman"/>
        </w:rPr>
        <w:t>ii</w:t>
      </w:r>
    </w:p>
    <w:p w14:paraId="27591A39" w14:textId="7A669930"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cknowledgement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0E3C71" w:rsidRPr="00452E79">
        <w:rPr>
          <w:rFonts w:ascii="Times New Roman" w:hAnsi="Times New Roman" w:cs="Times New Roman"/>
        </w:rPr>
        <w:t>iii</w:t>
      </w:r>
    </w:p>
    <w:p w14:paraId="11FEF969" w14:textId="6E26F5A0"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List of Figure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t xml:space="preserve">        </w:t>
      </w:r>
      <w:r w:rsidR="003345F4" w:rsidRPr="00452E79">
        <w:rPr>
          <w:rFonts w:ascii="Times New Roman" w:hAnsi="Times New Roman" w:cs="Times New Roman"/>
        </w:rPr>
        <w:t xml:space="preserve"> v</w:t>
      </w:r>
    </w:p>
    <w:p w14:paraId="7E7C52A2" w14:textId="24F2265F"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bstract</w:t>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t xml:space="preserve">       vi</w:t>
      </w:r>
    </w:p>
    <w:p w14:paraId="63760203" w14:textId="54496571" w:rsidR="00C8412E"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1: Introduction</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1</w:t>
      </w:r>
    </w:p>
    <w:p w14:paraId="1EC577B8" w14:textId="66345142" w:rsidR="007D12D0"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2: Related Work</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5</w:t>
      </w:r>
    </w:p>
    <w:p w14:paraId="001E3E3A" w14:textId="5AEE3E54" w:rsidR="00A73C3F"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 xml:space="preserve">Chapter 3: </w:t>
      </w:r>
      <w:r w:rsidR="00011435" w:rsidRPr="00452E79">
        <w:rPr>
          <w:rFonts w:ascii="Times New Roman" w:hAnsi="Times New Roman" w:cs="Times New Roman"/>
        </w:rPr>
        <w:t>Serverless Architecture</w:t>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t xml:space="preserve">          6</w:t>
      </w:r>
    </w:p>
    <w:p w14:paraId="00D9F3A9" w14:textId="7812E7D8" w:rsidR="0066731C" w:rsidRPr="00452E79" w:rsidRDefault="0066731C" w:rsidP="00A52283">
      <w:pPr>
        <w:spacing w:line="480" w:lineRule="auto"/>
        <w:rPr>
          <w:rFonts w:ascii="Times New Roman" w:hAnsi="Times New Roman" w:cs="Times New Roman"/>
        </w:rPr>
      </w:pPr>
      <w:r w:rsidRPr="00452E79">
        <w:rPr>
          <w:rFonts w:ascii="Times New Roman" w:hAnsi="Times New Roman" w:cs="Times New Roman"/>
        </w:rPr>
        <w:tab/>
        <w:t>3.1 Serverless History</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6</w:t>
      </w:r>
    </w:p>
    <w:p w14:paraId="08553CF0" w14:textId="6F22884C" w:rsidR="00CB55A6" w:rsidRPr="00452E79" w:rsidRDefault="00CB55A6" w:rsidP="00A52283">
      <w:pPr>
        <w:spacing w:line="480" w:lineRule="auto"/>
        <w:rPr>
          <w:rFonts w:ascii="Times New Roman" w:hAnsi="Times New Roman" w:cs="Times New Roman"/>
        </w:rPr>
      </w:pPr>
      <w:r w:rsidRPr="00452E79">
        <w:rPr>
          <w:rFonts w:ascii="Times New Roman" w:hAnsi="Times New Roman" w:cs="Times New Roman"/>
        </w:rPr>
        <w:tab/>
        <w:t>3.2 Serverless Plat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536CAE" w:rsidRPr="00452E79">
        <w:rPr>
          <w:rFonts w:ascii="Times New Roman" w:hAnsi="Times New Roman" w:cs="Times New Roman"/>
        </w:rPr>
        <w:t>11</w:t>
      </w:r>
    </w:p>
    <w:p w14:paraId="1E62FF24" w14:textId="11BE45D8" w:rsidR="00C8412E" w:rsidRPr="00452E79" w:rsidRDefault="003451A4" w:rsidP="00A52283">
      <w:pPr>
        <w:spacing w:line="480" w:lineRule="auto"/>
        <w:rPr>
          <w:rFonts w:ascii="Times New Roman" w:hAnsi="Times New Roman" w:cs="Times New Roman"/>
        </w:rPr>
      </w:pPr>
      <w:r w:rsidRPr="00452E79">
        <w:rPr>
          <w:rFonts w:ascii="Times New Roman" w:hAnsi="Times New Roman" w:cs="Times New Roman"/>
        </w:rPr>
        <w:t>References</w:t>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t xml:space="preserve">        1</w:t>
      </w:r>
      <w:r w:rsidR="00750191">
        <w:rPr>
          <w:rFonts w:ascii="Times New Roman" w:hAnsi="Times New Roman" w:cs="Times New Roman"/>
        </w:rPr>
        <w:t>3</w:t>
      </w:r>
    </w:p>
    <w:p w14:paraId="582FEF7C" w14:textId="42033B5E" w:rsidR="00C8412E" w:rsidRPr="00452E79" w:rsidRDefault="00C8412E" w:rsidP="00A52283">
      <w:pPr>
        <w:spacing w:line="480" w:lineRule="auto"/>
        <w:rPr>
          <w:rFonts w:ascii="Times New Roman" w:hAnsi="Times New Roman" w:cs="Times New Roman"/>
        </w:rPr>
      </w:pPr>
    </w:p>
    <w:p w14:paraId="11095E64" w14:textId="2F76E29E" w:rsidR="00C8412E" w:rsidRPr="00452E79" w:rsidRDefault="00C8412E" w:rsidP="00A52283">
      <w:pPr>
        <w:spacing w:line="480" w:lineRule="auto"/>
        <w:rPr>
          <w:rFonts w:ascii="Times New Roman" w:hAnsi="Times New Roman" w:cs="Times New Roman"/>
        </w:rPr>
      </w:pPr>
    </w:p>
    <w:p w14:paraId="7EE09B64" w14:textId="09B63CEC" w:rsidR="00C8412E" w:rsidRPr="00452E79" w:rsidRDefault="00C8412E" w:rsidP="00A52283">
      <w:pPr>
        <w:spacing w:line="480" w:lineRule="auto"/>
        <w:rPr>
          <w:rFonts w:ascii="Times New Roman" w:hAnsi="Times New Roman" w:cs="Times New Roman"/>
        </w:rPr>
      </w:pPr>
    </w:p>
    <w:p w14:paraId="2F4BEB4C" w14:textId="0E8E99FB" w:rsidR="00C8412E" w:rsidRPr="00452E79" w:rsidRDefault="00C8412E" w:rsidP="00A52283">
      <w:pPr>
        <w:spacing w:line="480" w:lineRule="auto"/>
        <w:rPr>
          <w:rFonts w:ascii="Times New Roman" w:hAnsi="Times New Roman" w:cs="Times New Roman"/>
        </w:rPr>
      </w:pPr>
    </w:p>
    <w:p w14:paraId="0FB5DDB8" w14:textId="4F07A3C6" w:rsidR="00C8412E" w:rsidRPr="00452E79" w:rsidRDefault="00C8412E" w:rsidP="00A52283">
      <w:pPr>
        <w:spacing w:line="480" w:lineRule="auto"/>
        <w:rPr>
          <w:rFonts w:ascii="Times New Roman" w:hAnsi="Times New Roman" w:cs="Times New Roman"/>
        </w:rPr>
      </w:pPr>
    </w:p>
    <w:p w14:paraId="7322CB27" w14:textId="18D88A69" w:rsidR="00C8412E" w:rsidRPr="00452E79" w:rsidRDefault="00C8412E" w:rsidP="00A52283">
      <w:pPr>
        <w:spacing w:line="480" w:lineRule="auto"/>
        <w:rPr>
          <w:rFonts w:ascii="Times New Roman" w:hAnsi="Times New Roman" w:cs="Times New Roman"/>
        </w:rPr>
      </w:pPr>
    </w:p>
    <w:p w14:paraId="46429FB5" w14:textId="04F5BA20" w:rsidR="00C8412E" w:rsidRPr="00452E79" w:rsidRDefault="00C8412E" w:rsidP="00A52283">
      <w:pPr>
        <w:spacing w:line="480" w:lineRule="auto"/>
        <w:rPr>
          <w:rFonts w:ascii="Times New Roman" w:hAnsi="Times New Roman" w:cs="Times New Roman"/>
        </w:rPr>
      </w:pPr>
    </w:p>
    <w:p w14:paraId="61F20928" w14:textId="1D5631D4" w:rsidR="00C8412E" w:rsidRPr="00452E79" w:rsidRDefault="00C8412E" w:rsidP="00A52283">
      <w:pPr>
        <w:spacing w:line="480" w:lineRule="auto"/>
        <w:rPr>
          <w:rFonts w:ascii="Times New Roman" w:hAnsi="Times New Roman" w:cs="Times New Roman"/>
        </w:rPr>
      </w:pPr>
    </w:p>
    <w:p w14:paraId="404898B5" w14:textId="77777777" w:rsidR="00DE017D" w:rsidRPr="00452E79" w:rsidRDefault="00DE017D" w:rsidP="00A52283">
      <w:pPr>
        <w:spacing w:line="480" w:lineRule="auto"/>
        <w:rPr>
          <w:rFonts w:ascii="Times New Roman" w:hAnsi="Times New Roman" w:cs="Times New Roman"/>
        </w:rPr>
      </w:pPr>
    </w:p>
    <w:p w14:paraId="0D9B26B3" w14:textId="2C50DD48" w:rsidR="0080066C" w:rsidRPr="00452E79" w:rsidRDefault="0080066C" w:rsidP="00A52283">
      <w:pPr>
        <w:spacing w:line="480" w:lineRule="auto"/>
        <w:rPr>
          <w:rFonts w:ascii="Times New Roman" w:hAnsi="Times New Roman" w:cs="Times New Roman"/>
          <w:b/>
        </w:rPr>
      </w:pPr>
    </w:p>
    <w:p w14:paraId="3545E4FB" w14:textId="2B53FE9D" w:rsidR="0080066C" w:rsidRPr="00452E79" w:rsidRDefault="0080066C" w:rsidP="0080066C">
      <w:pPr>
        <w:jc w:val="center"/>
        <w:rPr>
          <w:rFonts w:ascii="Times New Roman" w:hAnsi="Times New Roman" w:cs="Times New Roman"/>
        </w:rPr>
      </w:pPr>
      <w:r w:rsidRPr="00452E79">
        <w:rPr>
          <w:rFonts w:ascii="Times New Roman" w:hAnsi="Times New Roman" w:cs="Times New Roman"/>
          <w:b/>
        </w:rPr>
        <w:br w:type="page"/>
      </w:r>
      <w:r w:rsidRPr="00452E79">
        <w:rPr>
          <w:rFonts w:ascii="Times New Roman" w:hAnsi="Times New Roman" w:cs="Times New Roman"/>
        </w:rPr>
        <w:lastRenderedPageBreak/>
        <w:t>List of Figures</w:t>
      </w:r>
    </w:p>
    <w:p w14:paraId="778FD2B9" w14:textId="77777777" w:rsidR="003D49F9" w:rsidRPr="00452E79" w:rsidRDefault="003D49F9" w:rsidP="00A52283">
      <w:pPr>
        <w:spacing w:line="480" w:lineRule="auto"/>
        <w:rPr>
          <w:rFonts w:ascii="Times New Roman" w:hAnsi="Times New Roman" w:cs="Times New Roman"/>
        </w:rPr>
      </w:pPr>
    </w:p>
    <w:p w14:paraId="6D8996C2" w14:textId="23D96D5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1 – Virtual Machine</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8</w:t>
      </w:r>
    </w:p>
    <w:p w14:paraId="314417AD" w14:textId="4FBB093A"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2 – Containerized Applications</w:t>
      </w:r>
      <w:r w:rsidRPr="00452E79">
        <w:rPr>
          <w:rFonts w:ascii="Times New Roman" w:hAnsi="Times New Roman" w:cs="Times New Roman"/>
        </w:rPr>
        <w:tab/>
      </w:r>
      <w:r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9</w:t>
      </w:r>
    </w:p>
    <w:p w14:paraId="03F0BB8B" w14:textId="7BBEDF1E"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3 – Event-based Functions</w:t>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10</w:t>
      </w:r>
    </w:p>
    <w:p w14:paraId="0CA23E0C" w14:textId="236B4C44"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4 – Function Integration</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1</w:t>
      </w:r>
    </w:p>
    <w:p w14:paraId="321CA1D7" w14:textId="6A2E9BC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 xml:space="preserve">Figure 5 – Serverless </w:t>
      </w:r>
      <w:r w:rsidR="009E6BB0" w:rsidRPr="00452E79">
        <w:rPr>
          <w:rFonts w:ascii="Times New Roman" w:hAnsi="Times New Roman" w:cs="Times New Roman"/>
        </w:rPr>
        <w:t>Platform</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2</w:t>
      </w:r>
    </w:p>
    <w:p w14:paraId="2CB4BA03" w14:textId="339D3C3C" w:rsidR="0080066C"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p>
    <w:p w14:paraId="7F86A1C9" w14:textId="49CCB6E7" w:rsidR="00C8412E" w:rsidRPr="00452E79" w:rsidRDefault="00C8412E" w:rsidP="0080066C">
      <w:pPr>
        <w:rPr>
          <w:rFonts w:ascii="Times New Roman" w:hAnsi="Times New Roman" w:cs="Times New Roman"/>
          <w:b/>
        </w:rPr>
      </w:pPr>
    </w:p>
    <w:p w14:paraId="4D919010" w14:textId="64508EFA" w:rsidR="003407C3" w:rsidRPr="00452E79" w:rsidRDefault="003407C3" w:rsidP="0080066C">
      <w:pPr>
        <w:rPr>
          <w:rFonts w:ascii="Times New Roman" w:hAnsi="Times New Roman" w:cs="Times New Roman"/>
          <w:b/>
        </w:rPr>
      </w:pPr>
    </w:p>
    <w:p w14:paraId="0189EC82" w14:textId="2342E8FB" w:rsidR="003407C3" w:rsidRPr="00452E79" w:rsidRDefault="003407C3" w:rsidP="0080066C">
      <w:pPr>
        <w:rPr>
          <w:rFonts w:ascii="Times New Roman" w:hAnsi="Times New Roman" w:cs="Times New Roman"/>
          <w:b/>
        </w:rPr>
      </w:pPr>
    </w:p>
    <w:p w14:paraId="58F0B009" w14:textId="249E4038" w:rsidR="003407C3" w:rsidRPr="00452E79" w:rsidRDefault="003407C3" w:rsidP="0080066C">
      <w:pPr>
        <w:rPr>
          <w:rFonts w:ascii="Times New Roman" w:hAnsi="Times New Roman" w:cs="Times New Roman"/>
          <w:b/>
        </w:rPr>
      </w:pPr>
    </w:p>
    <w:p w14:paraId="66127890" w14:textId="6DA80C71" w:rsidR="003407C3" w:rsidRPr="00452E79" w:rsidRDefault="003407C3" w:rsidP="0080066C">
      <w:pPr>
        <w:rPr>
          <w:rFonts w:ascii="Times New Roman" w:hAnsi="Times New Roman" w:cs="Times New Roman"/>
          <w:b/>
        </w:rPr>
      </w:pPr>
    </w:p>
    <w:p w14:paraId="62F24CFA" w14:textId="047FEB77" w:rsidR="003407C3" w:rsidRPr="00452E79" w:rsidRDefault="003407C3" w:rsidP="0080066C">
      <w:pPr>
        <w:rPr>
          <w:rFonts w:ascii="Times New Roman" w:hAnsi="Times New Roman" w:cs="Times New Roman"/>
          <w:b/>
        </w:rPr>
      </w:pPr>
    </w:p>
    <w:p w14:paraId="3A78E323" w14:textId="4AAE8450" w:rsidR="003407C3" w:rsidRPr="00452E79" w:rsidRDefault="003407C3" w:rsidP="0080066C">
      <w:pPr>
        <w:rPr>
          <w:rFonts w:ascii="Times New Roman" w:hAnsi="Times New Roman" w:cs="Times New Roman"/>
          <w:b/>
        </w:rPr>
      </w:pPr>
    </w:p>
    <w:p w14:paraId="2416DFA9" w14:textId="1C8F0DC5" w:rsidR="003407C3" w:rsidRPr="00452E79" w:rsidRDefault="003407C3" w:rsidP="0080066C">
      <w:pPr>
        <w:rPr>
          <w:rFonts w:ascii="Times New Roman" w:hAnsi="Times New Roman" w:cs="Times New Roman"/>
          <w:b/>
        </w:rPr>
      </w:pPr>
    </w:p>
    <w:p w14:paraId="370FFAF6" w14:textId="7B1B7246" w:rsidR="003407C3" w:rsidRPr="00452E79" w:rsidRDefault="003407C3" w:rsidP="0080066C">
      <w:pPr>
        <w:rPr>
          <w:rFonts w:ascii="Times New Roman" w:hAnsi="Times New Roman" w:cs="Times New Roman"/>
          <w:b/>
        </w:rPr>
      </w:pPr>
    </w:p>
    <w:p w14:paraId="66FBEF7F" w14:textId="6A1FD5F1" w:rsidR="003407C3" w:rsidRPr="00452E79" w:rsidRDefault="003407C3" w:rsidP="0080066C">
      <w:pPr>
        <w:rPr>
          <w:rFonts w:ascii="Times New Roman" w:hAnsi="Times New Roman" w:cs="Times New Roman"/>
          <w:b/>
        </w:rPr>
      </w:pPr>
    </w:p>
    <w:p w14:paraId="625F7396" w14:textId="02E2370F" w:rsidR="003407C3" w:rsidRPr="00452E79" w:rsidRDefault="003407C3" w:rsidP="0080066C">
      <w:pPr>
        <w:rPr>
          <w:rFonts w:ascii="Times New Roman" w:hAnsi="Times New Roman" w:cs="Times New Roman"/>
          <w:b/>
        </w:rPr>
      </w:pPr>
    </w:p>
    <w:p w14:paraId="3B66EDB3" w14:textId="76B9CF28" w:rsidR="003407C3" w:rsidRPr="00452E79" w:rsidRDefault="003407C3" w:rsidP="0080066C">
      <w:pPr>
        <w:rPr>
          <w:rFonts w:ascii="Times New Roman" w:hAnsi="Times New Roman" w:cs="Times New Roman"/>
          <w:b/>
        </w:rPr>
      </w:pPr>
    </w:p>
    <w:p w14:paraId="514D2E49" w14:textId="18F590FF" w:rsidR="003407C3" w:rsidRPr="00452E79" w:rsidRDefault="003407C3" w:rsidP="0080066C">
      <w:pPr>
        <w:rPr>
          <w:rFonts w:ascii="Times New Roman" w:hAnsi="Times New Roman" w:cs="Times New Roman"/>
          <w:b/>
        </w:rPr>
      </w:pPr>
    </w:p>
    <w:p w14:paraId="1FC83E63" w14:textId="600E14D5" w:rsidR="003407C3" w:rsidRPr="00452E79" w:rsidRDefault="003407C3" w:rsidP="0080066C">
      <w:pPr>
        <w:rPr>
          <w:rFonts w:ascii="Times New Roman" w:hAnsi="Times New Roman" w:cs="Times New Roman"/>
          <w:b/>
        </w:rPr>
      </w:pPr>
    </w:p>
    <w:p w14:paraId="17422A6A" w14:textId="6061E1B9" w:rsidR="003407C3" w:rsidRPr="00452E79" w:rsidRDefault="003407C3" w:rsidP="0080066C">
      <w:pPr>
        <w:rPr>
          <w:rFonts w:ascii="Times New Roman" w:hAnsi="Times New Roman" w:cs="Times New Roman"/>
          <w:b/>
        </w:rPr>
      </w:pPr>
    </w:p>
    <w:p w14:paraId="261D5F69" w14:textId="4FE1F385" w:rsidR="003407C3" w:rsidRPr="00452E79" w:rsidRDefault="003407C3" w:rsidP="0080066C">
      <w:pPr>
        <w:rPr>
          <w:rFonts w:ascii="Times New Roman" w:hAnsi="Times New Roman" w:cs="Times New Roman"/>
          <w:b/>
        </w:rPr>
      </w:pPr>
    </w:p>
    <w:p w14:paraId="2A480DE2" w14:textId="29496567" w:rsidR="003407C3" w:rsidRPr="00452E79" w:rsidRDefault="003407C3" w:rsidP="0080066C">
      <w:pPr>
        <w:rPr>
          <w:rFonts w:ascii="Times New Roman" w:hAnsi="Times New Roman" w:cs="Times New Roman"/>
          <w:b/>
        </w:rPr>
      </w:pPr>
    </w:p>
    <w:p w14:paraId="7FC3F323" w14:textId="1B5373F0" w:rsidR="003407C3" w:rsidRPr="00452E79" w:rsidRDefault="003407C3" w:rsidP="0080066C">
      <w:pPr>
        <w:rPr>
          <w:rFonts w:ascii="Times New Roman" w:hAnsi="Times New Roman" w:cs="Times New Roman"/>
          <w:b/>
        </w:rPr>
      </w:pPr>
    </w:p>
    <w:p w14:paraId="6B937927" w14:textId="139BCB80" w:rsidR="003407C3" w:rsidRPr="00452E79" w:rsidRDefault="003407C3" w:rsidP="0080066C">
      <w:pPr>
        <w:rPr>
          <w:rFonts w:ascii="Times New Roman" w:hAnsi="Times New Roman" w:cs="Times New Roman"/>
          <w:b/>
        </w:rPr>
      </w:pPr>
    </w:p>
    <w:p w14:paraId="5ADAAA91" w14:textId="11CE57F1" w:rsidR="003407C3" w:rsidRPr="00452E79" w:rsidRDefault="003407C3" w:rsidP="0080066C">
      <w:pPr>
        <w:rPr>
          <w:rFonts w:ascii="Times New Roman" w:hAnsi="Times New Roman" w:cs="Times New Roman"/>
          <w:b/>
        </w:rPr>
      </w:pPr>
    </w:p>
    <w:p w14:paraId="3410752B" w14:textId="766BCA6F" w:rsidR="003407C3" w:rsidRPr="00452E79" w:rsidRDefault="003407C3" w:rsidP="0080066C">
      <w:pPr>
        <w:rPr>
          <w:rFonts w:ascii="Times New Roman" w:hAnsi="Times New Roman" w:cs="Times New Roman"/>
          <w:b/>
        </w:rPr>
      </w:pPr>
    </w:p>
    <w:p w14:paraId="20420008" w14:textId="1F08088D" w:rsidR="003407C3" w:rsidRPr="00452E79" w:rsidRDefault="003407C3" w:rsidP="0080066C">
      <w:pPr>
        <w:rPr>
          <w:rFonts w:ascii="Times New Roman" w:hAnsi="Times New Roman" w:cs="Times New Roman"/>
          <w:b/>
        </w:rPr>
      </w:pPr>
    </w:p>
    <w:p w14:paraId="123CD44E" w14:textId="42A967F6" w:rsidR="003407C3" w:rsidRPr="00452E79" w:rsidRDefault="003407C3" w:rsidP="0080066C">
      <w:pPr>
        <w:rPr>
          <w:rFonts w:ascii="Times New Roman" w:hAnsi="Times New Roman" w:cs="Times New Roman"/>
          <w:b/>
        </w:rPr>
      </w:pPr>
    </w:p>
    <w:p w14:paraId="780627F9" w14:textId="1F3872F8" w:rsidR="003407C3" w:rsidRPr="00452E79" w:rsidRDefault="003407C3" w:rsidP="0080066C">
      <w:pPr>
        <w:rPr>
          <w:rFonts w:ascii="Times New Roman" w:hAnsi="Times New Roman" w:cs="Times New Roman"/>
          <w:b/>
        </w:rPr>
      </w:pPr>
    </w:p>
    <w:p w14:paraId="539F6324" w14:textId="24AB4E1F" w:rsidR="003407C3" w:rsidRPr="00452E79" w:rsidRDefault="003407C3" w:rsidP="0080066C">
      <w:pPr>
        <w:rPr>
          <w:rFonts w:ascii="Times New Roman" w:hAnsi="Times New Roman" w:cs="Times New Roman"/>
          <w:b/>
        </w:rPr>
      </w:pPr>
    </w:p>
    <w:p w14:paraId="5AE0C045" w14:textId="7B3CFC11" w:rsidR="003407C3" w:rsidRPr="00452E79" w:rsidRDefault="003407C3" w:rsidP="0080066C">
      <w:pPr>
        <w:rPr>
          <w:rFonts w:ascii="Times New Roman" w:hAnsi="Times New Roman" w:cs="Times New Roman"/>
          <w:b/>
        </w:rPr>
      </w:pPr>
    </w:p>
    <w:p w14:paraId="6D9F12AE" w14:textId="0A9C9CD1" w:rsidR="003407C3" w:rsidRPr="00452E79" w:rsidRDefault="003407C3" w:rsidP="0080066C">
      <w:pPr>
        <w:rPr>
          <w:rFonts w:ascii="Times New Roman" w:hAnsi="Times New Roman" w:cs="Times New Roman"/>
          <w:b/>
        </w:rPr>
      </w:pPr>
    </w:p>
    <w:p w14:paraId="3538BE4A" w14:textId="5CE8F7D8" w:rsidR="003407C3" w:rsidRPr="00452E79" w:rsidRDefault="003407C3" w:rsidP="0080066C">
      <w:pPr>
        <w:rPr>
          <w:rFonts w:ascii="Times New Roman" w:hAnsi="Times New Roman" w:cs="Times New Roman"/>
          <w:b/>
        </w:rPr>
      </w:pPr>
    </w:p>
    <w:p w14:paraId="707906F0" w14:textId="6E0C0D7C" w:rsidR="003407C3" w:rsidRPr="00452E79" w:rsidRDefault="003407C3" w:rsidP="0080066C">
      <w:pPr>
        <w:rPr>
          <w:rFonts w:ascii="Times New Roman" w:hAnsi="Times New Roman" w:cs="Times New Roman"/>
          <w:b/>
        </w:rPr>
      </w:pPr>
    </w:p>
    <w:p w14:paraId="24E89F39" w14:textId="41567206" w:rsidR="003407C3" w:rsidRPr="00452E79" w:rsidRDefault="003407C3" w:rsidP="0080066C">
      <w:pPr>
        <w:rPr>
          <w:rFonts w:ascii="Times New Roman" w:hAnsi="Times New Roman" w:cs="Times New Roman"/>
          <w:b/>
        </w:rPr>
      </w:pPr>
    </w:p>
    <w:p w14:paraId="2C611F15" w14:textId="77777777" w:rsidR="007172E3" w:rsidRPr="00452E79" w:rsidRDefault="007172E3" w:rsidP="0080066C">
      <w:pPr>
        <w:rPr>
          <w:rFonts w:ascii="Times New Roman" w:hAnsi="Times New Roman" w:cs="Times New Roman"/>
          <w:b/>
        </w:rPr>
      </w:pPr>
    </w:p>
    <w:p w14:paraId="35C31C5F" w14:textId="39CD2A10" w:rsidR="00C8412E" w:rsidRPr="00452E79" w:rsidRDefault="00DE017D" w:rsidP="006B6A6B">
      <w:pPr>
        <w:spacing w:line="480" w:lineRule="auto"/>
        <w:jc w:val="center"/>
        <w:rPr>
          <w:rFonts w:ascii="Times New Roman" w:hAnsi="Times New Roman" w:cs="Times New Roman"/>
        </w:rPr>
      </w:pPr>
      <w:r w:rsidRPr="00452E79">
        <w:rPr>
          <w:rFonts w:ascii="Times New Roman" w:hAnsi="Times New Roman" w:cs="Times New Roman"/>
        </w:rPr>
        <w:lastRenderedPageBreak/>
        <w:t>Abstract</w:t>
      </w:r>
    </w:p>
    <w:p w14:paraId="1BF8EC10" w14:textId="3784EDB7" w:rsidR="00C8412E" w:rsidRPr="00452E79" w:rsidRDefault="00C8412E" w:rsidP="00C8412E">
      <w:pPr>
        <w:spacing w:line="480" w:lineRule="auto"/>
        <w:jc w:val="center"/>
        <w:rPr>
          <w:rFonts w:ascii="Times New Roman" w:hAnsi="Times New Roman" w:cs="Times New Roman"/>
        </w:rPr>
      </w:pPr>
    </w:p>
    <w:p w14:paraId="17C4941B" w14:textId="0026A186" w:rsidR="002C72D0" w:rsidRPr="00452E79" w:rsidRDefault="002C72D0" w:rsidP="00AE271D">
      <w:pPr>
        <w:spacing w:line="480" w:lineRule="auto"/>
        <w:jc w:val="center"/>
        <w:rPr>
          <w:rFonts w:ascii="Times New Roman" w:hAnsi="Times New Roman" w:cs="Times New Roman"/>
        </w:rPr>
      </w:pPr>
      <w:r w:rsidRPr="00452E79">
        <w:rPr>
          <w:rFonts w:ascii="Times New Roman" w:hAnsi="Times New Roman" w:cs="Times New Roman"/>
        </w:rPr>
        <w:t>A Secure and Serverless Approach to Verification of Student Records</w:t>
      </w:r>
    </w:p>
    <w:p w14:paraId="24E984C3" w14:textId="6888C898" w:rsidR="002C72D0" w:rsidRPr="00452E79" w:rsidRDefault="002C72D0" w:rsidP="00C8412E">
      <w:pPr>
        <w:spacing w:line="480" w:lineRule="auto"/>
        <w:jc w:val="center"/>
        <w:rPr>
          <w:rFonts w:ascii="Times New Roman" w:hAnsi="Times New Roman" w:cs="Times New Roman"/>
        </w:rPr>
      </w:pPr>
      <w:r w:rsidRPr="00452E79">
        <w:rPr>
          <w:rFonts w:ascii="Times New Roman" w:hAnsi="Times New Roman" w:cs="Times New Roman"/>
        </w:rPr>
        <w:t>By</w:t>
      </w:r>
    </w:p>
    <w:p w14:paraId="6186932C" w14:textId="4AA1B8FA" w:rsidR="002C72D0" w:rsidRPr="00452E79" w:rsidRDefault="002C72D0" w:rsidP="00CD26A8">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71B0E01A" w14:textId="789D245A" w:rsidR="002C72D0" w:rsidRPr="00452E79" w:rsidRDefault="00CD26A8" w:rsidP="00C8412E">
      <w:pPr>
        <w:spacing w:line="480" w:lineRule="auto"/>
        <w:jc w:val="center"/>
        <w:rPr>
          <w:rFonts w:ascii="Times New Roman" w:hAnsi="Times New Roman" w:cs="Times New Roman"/>
        </w:rPr>
      </w:pPr>
      <w:r w:rsidRPr="00452E79">
        <w:rPr>
          <w:rFonts w:ascii="Times New Roman" w:hAnsi="Times New Roman" w:cs="Times New Roman"/>
        </w:rPr>
        <w:t>Master of Science in Computer Science</w:t>
      </w:r>
    </w:p>
    <w:p w14:paraId="29935826" w14:textId="14A983E8" w:rsidR="00C8412E" w:rsidRPr="00452E79" w:rsidRDefault="00C8412E" w:rsidP="006B6A6B">
      <w:pPr>
        <w:spacing w:line="480" w:lineRule="auto"/>
        <w:rPr>
          <w:rFonts w:ascii="Times New Roman" w:hAnsi="Times New Roman" w:cs="Times New Roman"/>
        </w:rPr>
      </w:pPr>
    </w:p>
    <w:p w14:paraId="46361B28" w14:textId="73F103AB" w:rsidR="00C8412E" w:rsidRPr="00452E79" w:rsidRDefault="00D77C2C" w:rsidP="00C74925">
      <w:pPr>
        <w:spacing w:line="480" w:lineRule="auto"/>
        <w:ind w:firstLine="720"/>
        <w:rPr>
          <w:rFonts w:ascii="Times New Roman" w:hAnsi="Times New Roman" w:cs="Times New Roman"/>
        </w:rPr>
      </w:pPr>
      <w:r w:rsidRPr="00452E79">
        <w:rPr>
          <w:rFonts w:ascii="Times New Roman" w:hAnsi="Times New Roman" w:cs="Times New Roman"/>
        </w:rPr>
        <w:t xml:space="preserve">Most academic institutions do not self-operate </w:t>
      </w:r>
      <w:r w:rsidR="00EB1D57" w:rsidRPr="00452E79">
        <w:rPr>
          <w:rFonts w:ascii="Times New Roman" w:hAnsi="Times New Roman" w:cs="Times New Roman"/>
        </w:rPr>
        <w:t xml:space="preserve">the system that is used for </w:t>
      </w:r>
      <w:r w:rsidRPr="00452E79">
        <w:rPr>
          <w:rFonts w:ascii="Times New Roman" w:hAnsi="Times New Roman" w:cs="Times New Roman"/>
        </w:rPr>
        <w:t>the verification of student</w:t>
      </w:r>
      <w:r w:rsidR="00C74925" w:rsidRPr="00452E79">
        <w:rPr>
          <w:rFonts w:ascii="Times New Roman" w:hAnsi="Times New Roman" w:cs="Times New Roman"/>
        </w:rPr>
        <w:t xml:space="preserve"> records. Such a task is contracted out to firms who act as the middlem</w:t>
      </w:r>
      <w:r w:rsidR="00EB1D57" w:rsidRPr="00452E79">
        <w:rPr>
          <w:rFonts w:ascii="Times New Roman" w:hAnsi="Times New Roman" w:cs="Times New Roman"/>
        </w:rPr>
        <w:t>a</w:t>
      </w:r>
      <w:r w:rsidR="00C74925" w:rsidRPr="00452E79">
        <w:rPr>
          <w:rFonts w:ascii="Times New Roman" w:hAnsi="Times New Roman" w:cs="Times New Roman"/>
        </w:rPr>
        <w:t>n between the student and the potential employer who might be seeking verification of records.</w:t>
      </w:r>
      <w:r w:rsidR="009F5BD1" w:rsidRPr="00452E79">
        <w:rPr>
          <w:rFonts w:ascii="Times New Roman" w:hAnsi="Times New Roman" w:cs="Times New Roman"/>
        </w:rPr>
        <w:t xml:space="preserve"> This project proposes a complete overhaul of that system and introduces a fast, and secure alternative system </w:t>
      </w:r>
      <w:r w:rsidR="00EB1D57" w:rsidRPr="00452E79">
        <w:rPr>
          <w:rFonts w:ascii="Times New Roman" w:hAnsi="Times New Roman" w:cs="Times New Roman"/>
        </w:rPr>
        <w:t>which accomplishes just that while maintaining low operating costs</w:t>
      </w:r>
      <w:r w:rsidR="00720525" w:rsidRPr="00452E79">
        <w:rPr>
          <w:rFonts w:ascii="Times New Roman" w:hAnsi="Times New Roman" w:cs="Times New Roman"/>
        </w:rPr>
        <w:t xml:space="preserve"> by making use of serverless architecture</w:t>
      </w:r>
      <w:r w:rsidR="00EB1D57" w:rsidRPr="00452E79">
        <w:rPr>
          <w:rFonts w:ascii="Times New Roman" w:hAnsi="Times New Roman" w:cs="Times New Roman"/>
        </w:rPr>
        <w:t xml:space="preserve">. </w:t>
      </w:r>
      <w:r w:rsidR="00720525" w:rsidRPr="00452E79">
        <w:rPr>
          <w:rFonts w:ascii="Times New Roman" w:hAnsi="Times New Roman" w:cs="Times New Roman"/>
        </w:rPr>
        <w:t xml:space="preserve">The project consists of a scalable frontend website which is used to request a student’s record, the request is then processed by a web framework which routes it to an API endpoint where a serverless </w:t>
      </w:r>
      <w:r w:rsidR="00CB7B97" w:rsidRPr="00452E79">
        <w:rPr>
          <w:rFonts w:ascii="Times New Roman" w:hAnsi="Times New Roman" w:cs="Times New Roman"/>
        </w:rPr>
        <w:t xml:space="preserve">function retrieves the student’s record </w:t>
      </w:r>
      <w:r w:rsidR="006B6A6B" w:rsidRPr="00452E79">
        <w:rPr>
          <w:rFonts w:ascii="Times New Roman" w:hAnsi="Times New Roman" w:cs="Times New Roman"/>
        </w:rPr>
        <w:t xml:space="preserve">from a scalable database </w:t>
      </w:r>
      <w:r w:rsidR="00CB7B97" w:rsidRPr="00452E79">
        <w:rPr>
          <w:rFonts w:ascii="Times New Roman" w:hAnsi="Times New Roman" w:cs="Times New Roman"/>
        </w:rPr>
        <w:t xml:space="preserve">and generates a verified pdf certificate which is sent back to the frontend website client to be displayed. </w:t>
      </w:r>
      <w:r w:rsidR="006B6A6B" w:rsidRPr="00452E79">
        <w:rPr>
          <w:rFonts w:ascii="Times New Roman" w:hAnsi="Times New Roman" w:cs="Times New Roman"/>
        </w:rPr>
        <w:t>The project also implements tools for administering the blockchain like data structure that holds the student’s records and for verifying the integrity of the student records. The completed program demonstrates the entire workflow from the viewpoint of the client and the school administrator, whil</w:t>
      </w:r>
      <w:r w:rsidR="00AE271D" w:rsidRPr="00452E79">
        <w:rPr>
          <w:rFonts w:ascii="Times New Roman" w:hAnsi="Times New Roman" w:cs="Times New Roman"/>
        </w:rPr>
        <w:t>e</w:t>
      </w:r>
      <w:r w:rsidR="006B6A6B" w:rsidRPr="00452E79">
        <w:rPr>
          <w:rFonts w:ascii="Times New Roman" w:hAnsi="Times New Roman" w:cs="Times New Roman"/>
        </w:rPr>
        <w:t xml:space="preserve"> </w:t>
      </w:r>
      <w:r w:rsidR="00AE271D" w:rsidRPr="00452E79">
        <w:rPr>
          <w:rFonts w:ascii="Times New Roman" w:hAnsi="Times New Roman" w:cs="Times New Roman"/>
        </w:rPr>
        <w:t>showcasing</w:t>
      </w:r>
      <w:r w:rsidR="006B6A6B" w:rsidRPr="00452E79">
        <w:rPr>
          <w:rFonts w:ascii="Times New Roman" w:hAnsi="Times New Roman" w:cs="Times New Roman"/>
        </w:rPr>
        <w:t xml:space="preserve"> the benefits of implementing the </w:t>
      </w:r>
      <w:r w:rsidR="00AE271D" w:rsidRPr="00452E79">
        <w:rPr>
          <w:rFonts w:ascii="Times New Roman" w:hAnsi="Times New Roman" w:cs="Times New Roman"/>
        </w:rPr>
        <w:t>system in a serverless architecture and how the student records are safe guarded against malicious modification.</w:t>
      </w:r>
    </w:p>
    <w:p w14:paraId="5765B55C" w14:textId="77777777" w:rsidR="00C8412E" w:rsidRPr="00452E79" w:rsidRDefault="00C8412E" w:rsidP="00C8412E">
      <w:pPr>
        <w:spacing w:line="480" w:lineRule="auto"/>
        <w:rPr>
          <w:rFonts w:ascii="Times New Roman" w:hAnsi="Times New Roman" w:cs="Times New Roman"/>
          <w:b/>
        </w:rPr>
        <w:sectPr w:rsidR="00C8412E" w:rsidRPr="00452E79" w:rsidSect="003407C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2160" w:header="720" w:footer="720" w:gutter="0"/>
          <w:pgNumType w:fmt="lowerRoman"/>
          <w:cols w:space="720"/>
          <w:titlePg/>
          <w:docGrid w:linePitch="360"/>
        </w:sectPr>
      </w:pPr>
    </w:p>
    <w:p w14:paraId="17F25BFA" w14:textId="6611574E" w:rsidR="002A5B33" w:rsidRPr="00452E79" w:rsidRDefault="00BD42F7" w:rsidP="00BD42F7">
      <w:pPr>
        <w:spacing w:line="480" w:lineRule="auto"/>
        <w:ind w:left="360"/>
        <w:jc w:val="center"/>
        <w:rPr>
          <w:rFonts w:ascii="Times New Roman" w:hAnsi="Times New Roman" w:cs="Times New Roman"/>
          <w:b/>
        </w:rPr>
      </w:pPr>
      <w:r w:rsidRPr="00452E79">
        <w:rPr>
          <w:rFonts w:ascii="Times New Roman" w:hAnsi="Times New Roman" w:cs="Times New Roman"/>
          <w:b/>
        </w:rPr>
        <w:lastRenderedPageBreak/>
        <w:t>Chapter 1: Introduction</w:t>
      </w:r>
    </w:p>
    <w:p w14:paraId="189A55DA" w14:textId="7AFE80BF"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Verifying a degree or any student record takes some amount of time, capital and patience. In addition, the verification process requires potential employers and background check firms to request confirmation of credentials from third party services associated with the academic institution rather than the institution directly. The results are not immediate and the privacy is implied, but not explicit. The data transaction should exist solely between the student, the institution and those that you want to share it with. A third party cannot be completely trusted to handle your private data. On the opposite spectrum, the student cannot be completely, trusted to provide accurate results, as the student providing it can manipulate it before delivering the modified records to those who requested it. </w:t>
      </w:r>
    </w:p>
    <w:p w14:paraId="109E0FDB" w14:textId="49BED728"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ince it has been established that verification of academic records </w:t>
      </w:r>
      <w:r w:rsidR="007634AB" w:rsidRPr="00452E79">
        <w:rPr>
          <w:rFonts w:ascii="Times New Roman" w:hAnsi="Times New Roman" w:cs="Times New Roman"/>
        </w:rPr>
        <w:t>takes time and money, most academic institutions have contracts with firms that provide the academic record verifications. There is unnecessary overhead related to that process; an employer or background check firm usually has to make a request with those middleman firms, who will then forward the request for records to the institution itself, or fetch the information from their own database which was provided to them</w:t>
      </w:r>
      <w:r w:rsidR="00821FA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owc1TI76","properties":{"formattedCitation":"[1]","plainCitation":"[1]","noteIndex":0},"citationItems":[{"id":4,"uris":["http://zotero.org/users/local/HTl2aVBo/items/BSCV8T4S"],"uri":["http://zotero.org/users/local/HTl2aVBo/items/BSCV8T4S"],"itemData":{"id":4,"type":"webpage","title":"Transcripts and Diplomas","container-title":"California State University, Northridge","URL":"https://www.csun.edu/alumni/transcripts-and-diplomas","language":"en","author":[{"family":"University","given":"Alumni © California State"},{"family":"Street","given":"Northridge 18111 Nordhoff"},{"literal":"Northridge"},{"family":"Us","given":"CA 91330 Phone:677-1200 / Contact"}],"issued":{"date-parts":[["2013",7,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1]</w:t>
      </w:r>
      <w:r w:rsidR="00821FA9">
        <w:rPr>
          <w:rFonts w:ascii="Times New Roman" w:hAnsi="Times New Roman" w:cs="Times New Roman"/>
        </w:rPr>
        <w:fldChar w:fldCharType="end"/>
      </w:r>
      <w:r w:rsidR="007634AB" w:rsidRPr="00452E79">
        <w:rPr>
          <w:rFonts w:ascii="Times New Roman" w:hAnsi="Times New Roman" w:cs="Times New Roman"/>
        </w:rPr>
        <w:t xml:space="preserve">. I propose a solution in which the middleman can be cut out, and the verification process is provided directly by the academic institution. Overall, the main purpose of this project will be to create a proof of concept data storage format that borrows from and mirrors the blockchain data structure. In said data structure, the blockchain will hold a growing list of academic records of students, and will allow for the verification of the authenticity of those academic records. Once the format has been implemented, it will then be utilized to </w:t>
      </w:r>
      <w:r w:rsidR="007634AB" w:rsidRPr="00452E79">
        <w:rPr>
          <w:rFonts w:ascii="Times New Roman" w:hAnsi="Times New Roman" w:cs="Times New Roman"/>
        </w:rPr>
        <w:lastRenderedPageBreak/>
        <w:t xml:space="preserve">show how an academic institution can keep accurate and verifiable records relating to the students, and how a third party might be able to request and receive those records on an infinitely scalable serverless architecture.  </w:t>
      </w:r>
    </w:p>
    <w:p w14:paraId="3F040806" w14:textId="32F12F36"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erverless architecture is a relatively modern concept. It is an application design where the business does not have to worry about managing the infrastructure that would support their application. In serverless architecture, there are still servers somewhere in the backend, however, the customer of those servers, is not responsible for managing them in any way. A person, business or any client would not have to worry about having to update the server, software, libraries, or be required to hire employees that would do the managing; instead, cloud providers such as Microsoft, Google, or Amazon, provide and manage the servers on your behalf, thus providing a seamless experience to the end client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pUqz2IC1","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2]</w:t>
      </w:r>
      <w:r w:rsidR="00821FA9">
        <w:rPr>
          <w:rFonts w:ascii="Times New Roman" w:hAnsi="Times New Roman" w:cs="Times New Roman"/>
        </w:rPr>
        <w:fldChar w:fldCharType="end"/>
      </w:r>
      <w:r w:rsidRPr="00452E79">
        <w:rPr>
          <w:rFonts w:ascii="Times New Roman" w:hAnsi="Times New Roman" w:cs="Times New Roman"/>
        </w:rPr>
        <w:t xml:space="preserve">. Serverless architecture relies heavily on event-driven programming, and executes code without provisioning servers through the use of functions. Functions are the pieces of code that make up the business logic, and they can be run within few milliseconds and the entire functions platform is provided as a service by most cloud vendors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vI9257An","properties":{"formattedCitation":"[3]","plainCitation":"[3]","noteIndex":0},"citationItems":[{"id":11,"uris":["http://zotero.org/users/local/HTl2aVBo/items/5D6S4TDT"],"uri":["http://zotero.org/users/local/HTl2aVBo/items/5D6S4TDT"],"itemData":{"id":11,"type":"webpage","title":"What is Serverless Architecture? What are its Pros and Cons?","container-title":"Hacker Noon","abstract":"Serverless, the new buzzword in town has been gaining a lot of attention from the pros and the rookies in the tech industry. Partly due to…","URL":"https://hackernoon.com/what-is-serverless-architecture-what-are-its-pros-and-cons-cc4b804022e9","title-short":"What is Serverless Architecture?","author":[{"family":"Bashir","given":"Faizan"}],"issued":{"date-parts":[["2018",5,2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3]</w:t>
      </w:r>
      <w:r w:rsidR="00821FA9">
        <w:rPr>
          <w:rFonts w:ascii="Times New Roman" w:hAnsi="Times New Roman" w:cs="Times New Roman"/>
        </w:rPr>
        <w:fldChar w:fldCharType="end"/>
      </w:r>
      <w:r w:rsidRPr="00452E79">
        <w:rPr>
          <w:rFonts w:ascii="Times New Roman" w:hAnsi="Times New Roman" w:cs="Times New Roman"/>
        </w:rPr>
        <w:t>.</w:t>
      </w:r>
    </w:p>
    <w:p w14:paraId="6BC23379" w14:textId="609C519A" w:rsidR="00070FA9"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e term blockchain has taken off in popularity due to its connection to cryptocurrency. However, the data structure known as blockchain has many uses besides just cryptocurrency. A blockchain is a construct that acts as a digital database where the transactions are recorded in a secure and public manner. The concept can be simplified to this: anything can be owned, and there are things that we own and would like to share those items, and blockchains act as the middlemen which facilitate said exchange. A block refers to a specific record, or data that can be permanently recorded. A blockchain </w:t>
      </w:r>
      <w:r w:rsidRPr="00452E79">
        <w:rPr>
          <w:rFonts w:ascii="Times New Roman" w:hAnsi="Times New Roman" w:cs="Times New Roman"/>
        </w:rPr>
        <w:lastRenderedPageBreak/>
        <w:t>is a collection of those blocks appended one after another, and the blockchain acts as a historical record of all the total blocks added to date</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mOFSNlc9","properties":{"formattedCitation":"[4]","plainCitation":"[4]","noteIndex":0},"citationItems":[{"id":6,"uris":["http://zotero.org/users/local/HTl2aVBo/items/Z5YPTDWC"],"uri":["http://zotero.org/users/local/HTl2aVBo/items/Z5YPTDWC"],"itemData":{"id":6,"type":"article-journal","title":"Blockchain","container-title":"Business &amp; Information Systems Engineering","page":"183-187","volume":"59","issue":"3","source":"Springer Link","DOI":"10.1007/s12599-017-0467-3","ISSN":"1867-0202","journalAbbreviation":"Bus Inf Syst Eng","language":"en","author":[{"family":"Nofer","given":"Michael"},{"family":"Gomber","given":"Peter"},{"family":"Hinz","given":"Oliver"},{"family":"Schiereck","given":"Dirk"}],"issued":{"date-parts":[["2017",6,1]]}}}],"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4]</w:t>
      </w:r>
      <w:r w:rsidR="00821FA9">
        <w:rPr>
          <w:rFonts w:ascii="Times New Roman" w:hAnsi="Times New Roman" w:cs="Times New Roman"/>
        </w:rPr>
        <w:fldChar w:fldCharType="end"/>
      </w:r>
      <w:r w:rsidRPr="00452E79">
        <w:rPr>
          <w:rFonts w:ascii="Times New Roman" w:hAnsi="Times New Roman" w:cs="Times New Roman"/>
        </w:rPr>
        <w:t xml:space="preserve">. </w:t>
      </w:r>
    </w:p>
    <w:p w14:paraId="3744AA96" w14:textId="3F2693C5" w:rsidR="00846B84"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In a blockchain, </w:t>
      </w:r>
      <w:r w:rsidR="00846B84" w:rsidRPr="00452E79">
        <w:rPr>
          <w:rFonts w:ascii="Times New Roman" w:hAnsi="Times New Roman" w:cs="Times New Roman"/>
        </w:rPr>
        <w:t>the initial block is also known as the genesis block and is always hardcoded into the application. Once a block has been added to the blockchain, it is difficult to change that record</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jC6VPJQT","properties":{"formattedCitation":"[5]","plainCitation":"[5]","noteIndex":0},"citationItems":[{"id":7,"uris":["http://zotero.org/users/local/HTl2aVBo/items/23R9YJ7G"],"uri":["http://zotero.org/users/local/HTl2aVBo/items/23R9YJ7G"],"itemData":{"id":7,"type":"webpage","title":"Blockchain explained","container-title":"Reuters","abstract":"A Reuters visual guide to blockchain technology","URL":"http://graphics.reuters.com/TECHNOLOGY-BLOCKCHAIN/010070P11GN/index.html","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5]</w:t>
      </w:r>
      <w:r w:rsidR="00821FA9">
        <w:rPr>
          <w:rFonts w:ascii="Times New Roman" w:hAnsi="Times New Roman" w:cs="Times New Roman"/>
        </w:rPr>
        <w:fldChar w:fldCharType="end"/>
      </w:r>
      <w:r w:rsidR="00846B84" w:rsidRPr="00452E79">
        <w:rPr>
          <w:rFonts w:ascii="Times New Roman" w:hAnsi="Times New Roman" w:cs="Times New Roman"/>
        </w:rPr>
        <w:t xml:space="preserve">. The records are also verified by the network to make sure that they are valid before they are added to the blockchain. Each block also contains a unique code called a hash, and in addition, the current block also contains the hash of the previous block in the blockchain. A hash code is an output of a mathematical function, which is generally a string, that is </w:t>
      </w:r>
      <w:r w:rsidR="00DC1F0F" w:rsidRPr="00452E79">
        <w:rPr>
          <w:rFonts w:ascii="Times New Roman" w:hAnsi="Times New Roman" w:cs="Times New Roman"/>
        </w:rPr>
        <w:t>composed</w:t>
      </w:r>
      <w:r w:rsidR="00846B84" w:rsidRPr="00452E79">
        <w:rPr>
          <w:rFonts w:ascii="Times New Roman" w:hAnsi="Times New Roman" w:cs="Times New Roman"/>
        </w:rPr>
        <w:t xml:space="preserve"> up of series of characters and numbers. So, for a given unique input, the hash function will always </w:t>
      </w:r>
      <w:r w:rsidR="00DC1F0F" w:rsidRPr="00452E79">
        <w:rPr>
          <w:rFonts w:ascii="Times New Roman" w:hAnsi="Times New Roman" w:cs="Times New Roman"/>
        </w:rPr>
        <w:t>yield</w:t>
      </w:r>
      <w:r w:rsidR="00846B84" w:rsidRPr="00452E79">
        <w:rPr>
          <w:rFonts w:ascii="Times New Roman" w:hAnsi="Times New Roman" w:cs="Times New Roman"/>
        </w:rPr>
        <w:t xml:space="preserve"> the same hash; therefore, for someone to modify the blockchain, they will have to compute hash codes for each block and that is an extremely computationally intensive task depending on the underlying hash implementation. The benefit of a data structure like blockchain is that it is a digital log of all transactions that have occurred and due to its nature, it can be quickly searched and verified.</w:t>
      </w:r>
    </w:p>
    <w:p w14:paraId="141A247E" w14:textId="28C4738B" w:rsidR="00F003B6" w:rsidRPr="00452E79" w:rsidRDefault="00F176BE"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is project </w:t>
      </w:r>
      <w:r w:rsidR="00FE6975" w:rsidRPr="00452E79">
        <w:rPr>
          <w:rFonts w:ascii="Times New Roman" w:hAnsi="Times New Roman" w:cs="Times New Roman"/>
        </w:rPr>
        <w:t>is organized in four distinct parts: serverless backend, the serverless frontend, serverless database, and an administrative student record software.</w:t>
      </w:r>
      <w:r w:rsidR="00605677" w:rsidRPr="00452E79">
        <w:rPr>
          <w:rFonts w:ascii="Times New Roman" w:hAnsi="Times New Roman" w:cs="Times New Roman"/>
        </w:rPr>
        <w:t xml:space="preserve"> The backend portion relates to the serverless computing provided via functions, which are ultimately responsible for providing the frontend client with the document that was verified and generated on the fly and transmitted over a secure communication channel. The frontend will be a website where the client enters the student information such as name and then the request is routed via </w:t>
      </w:r>
      <w:r w:rsidR="000F30D8" w:rsidRPr="00452E79">
        <w:rPr>
          <w:rFonts w:ascii="Times New Roman" w:hAnsi="Times New Roman" w:cs="Times New Roman"/>
        </w:rPr>
        <w:t>a</w:t>
      </w:r>
      <w:r w:rsidR="00605677" w:rsidRPr="00452E79">
        <w:rPr>
          <w:rFonts w:ascii="Times New Roman" w:hAnsi="Times New Roman" w:cs="Times New Roman"/>
        </w:rPr>
        <w:t xml:space="preserve"> web framework to the corresponding serverless function and the received document is then displayed if the student record exists. The database </w:t>
      </w:r>
      <w:r w:rsidR="00BA3C30" w:rsidRPr="00452E79">
        <w:rPr>
          <w:rFonts w:ascii="Times New Roman" w:hAnsi="Times New Roman" w:cs="Times New Roman"/>
        </w:rPr>
        <w:t xml:space="preserve">is </w:t>
      </w:r>
      <w:r w:rsidR="00BA3C30" w:rsidRPr="00452E79">
        <w:rPr>
          <w:rFonts w:ascii="Times New Roman" w:hAnsi="Times New Roman" w:cs="Times New Roman"/>
        </w:rPr>
        <w:lastRenderedPageBreak/>
        <w:t xml:space="preserve">necessary for the storage of student records, </w:t>
      </w:r>
      <w:r w:rsidR="00C1099F" w:rsidRPr="00452E79">
        <w:rPr>
          <w:rFonts w:ascii="Times New Roman" w:hAnsi="Times New Roman" w:cs="Times New Roman"/>
        </w:rPr>
        <w:t>the focus of the database will be on making it scalable, affordable and integrating the blockchain like data structure</w:t>
      </w:r>
      <w:r w:rsidR="0008697C" w:rsidRPr="00452E79">
        <w:rPr>
          <w:rFonts w:ascii="Times New Roman" w:hAnsi="Times New Roman" w:cs="Times New Roman"/>
        </w:rPr>
        <w:t xml:space="preserve"> with the serverless functions</w:t>
      </w:r>
      <w:r w:rsidR="00C1099F" w:rsidRPr="00452E79">
        <w:rPr>
          <w:rFonts w:ascii="Times New Roman" w:hAnsi="Times New Roman" w:cs="Times New Roman"/>
        </w:rPr>
        <w:t>, which when used in cryptocurrency</w:t>
      </w:r>
      <w:r w:rsidR="00CA353B" w:rsidRPr="00452E79">
        <w:rPr>
          <w:rFonts w:ascii="Times New Roman" w:hAnsi="Times New Roman" w:cs="Times New Roman"/>
        </w:rPr>
        <w:t>, it</w:t>
      </w:r>
      <w:r w:rsidR="00C1099F" w:rsidRPr="00452E79">
        <w:rPr>
          <w:rFonts w:ascii="Times New Roman" w:hAnsi="Times New Roman" w:cs="Times New Roman"/>
        </w:rPr>
        <w:t xml:space="preserve"> is a decentralized system</w:t>
      </w:r>
      <w:r w:rsidR="00CA353B" w:rsidRPr="00452E79">
        <w:rPr>
          <w:rFonts w:ascii="Times New Roman" w:hAnsi="Times New Roman" w:cs="Times New Roman"/>
        </w:rPr>
        <w:t xml:space="preserve"> due to peer to peer network; however,</w:t>
      </w:r>
      <w:r w:rsidR="00C1099F" w:rsidRPr="00452E79">
        <w:rPr>
          <w:rFonts w:ascii="Times New Roman" w:hAnsi="Times New Roman" w:cs="Times New Roman"/>
        </w:rPr>
        <w:t xml:space="preserve"> for </w:t>
      </w:r>
      <w:r w:rsidR="00CA353B" w:rsidRPr="00452E79">
        <w:rPr>
          <w:rFonts w:ascii="Times New Roman" w:hAnsi="Times New Roman" w:cs="Times New Roman"/>
        </w:rPr>
        <w:t xml:space="preserve">my project it </w:t>
      </w:r>
      <w:r w:rsidR="00C1099F" w:rsidRPr="00452E79">
        <w:rPr>
          <w:rFonts w:ascii="Times New Roman" w:hAnsi="Times New Roman" w:cs="Times New Roman"/>
        </w:rPr>
        <w:t>will be a centralized system controlled by the institution</w:t>
      </w:r>
      <w:r w:rsidR="00CA353B" w:rsidRPr="00452E79">
        <w:rPr>
          <w:rFonts w:ascii="Times New Roman" w:hAnsi="Times New Roman" w:cs="Times New Roman"/>
        </w:rPr>
        <w:t xml:space="preserve"> due to an easier integration with the statefulness of the project.</w:t>
      </w:r>
      <w:r w:rsidR="00495554" w:rsidRPr="00452E79">
        <w:rPr>
          <w:rFonts w:ascii="Times New Roman" w:hAnsi="Times New Roman" w:cs="Times New Roman"/>
        </w:rPr>
        <w:t xml:space="preserve"> Lastly, since my project is a complete overhaul of how the records are handled now, it was necessary to showcase how an administrator in charge of this system would utilize it. The tool would allow a person in charge to load student records in a predefined file format, create a new student record, save the student record in the database, and verify the integrity of the records in the blockchain. </w:t>
      </w:r>
    </w:p>
    <w:p w14:paraId="119640D9" w14:textId="1F79FAF3" w:rsidR="00846B84" w:rsidRPr="00452E79" w:rsidRDefault="00F003B6" w:rsidP="00846B84">
      <w:pPr>
        <w:spacing w:line="480" w:lineRule="auto"/>
        <w:ind w:firstLine="360"/>
        <w:rPr>
          <w:rFonts w:ascii="Times New Roman" w:hAnsi="Times New Roman" w:cs="Times New Roman"/>
        </w:rPr>
      </w:pPr>
      <w:r w:rsidRPr="00452E79">
        <w:rPr>
          <w:rFonts w:ascii="Times New Roman" w:hAnsi="Times New Roman" w:cs="Times New Roman"/>
        </w:rPr>
        <w:t xml:space="preserve">For a complete understanding of this project, it will be necessary to discuss </w:t>
      </w:r>
      <w:r w:rsidR="00B02D4E" w:rsidRPr="00452E79">
        <w:rPr>
          <w:rFonts w:ascii="Times New Roman" w:hAnsi="Times New Roman" w:cs="Times New Roman"/>
        </w:rPr>
        <w:t>other advancements in the area of using blockchains fo</w:t>
      </w:r>
      <w:r w:rsidR="00D139A0" w:rsidRPr="00452E79">
        <w:rPr>
          <w:rFonts w:ascii="Times New Roman" w:hAnsi="Times New Roman" w:cs="Times New Roman"/>
        </w:rPr>
        <w:t>r academic institutions</w:t>
      </w:r>
      <w:r w:rsidR="00C54A78" w:rsidRPr="00452E79">
        <w:rPr>
          <w:rFonts w:ascii="Times New Roman" w:hAnsi="Times New Roman" w:cs="Times New Roman"/>
        </w:rPr>
        <w:t xml:space="preserve"> and related works</w:t>
      </w:r>
      <w:r w:rsidR="00D139A0" w:rsidRPr="00452E79">
        <w:rPr>
          <w:rFonts w:ascii="Times New Roman" w:hAnsi="Times New Roman" w:cs="Times New Roman"/>
        </w:rPr>
        <w:t xml:space="preserve">, </w:t>
      </w:r>
      <w:r w:rsidRPr="00452E79">
        <w:rPr>
          <w:rFonts w:ascii="Times New Roman" w:hAnsi="Times New Roman" w:cs="Times New Roman"/>
        </w:rPr>
        <w:t>the underlying technology and algorithms used in serverless applications and blockchains.</w:t>
      </w:r>
      <w:r w:rsidR="00B246F8" w:rsidRPr="00452E79">
        <w:rPr>
          <w:rFonts w:ascii="Times New Roman" w:hAnsi="Times New Roman" w:cs="Times New Roman"/>
        </w:rPr>
        <w:t xml:space="preserve"> In addition, we will look at and compare the benefits of serverless </w:t>
      </w:r>
      <w:r w:rsidR="00A44038" w:rsidRPr="00452E79">
        <w:rPr>
          <w:rFonts w:ascii="Times New Roman" w:hAnsi="Times New Roman" w:cs="Times New Roman"/>
        </w:rPr>
        <w:t>versus</w:t>
      </w:r>
      <w:r w:rsidR="00B246F8" w:rsidRPr="00452E79">
        <w:rPr>
          <w:rFonts w:ascii="Times New Roman" w:hAnsi="Times New Roman" w:cs="Times New Roman"/>
        </w:rPr>
        <w:t xml:space="preserve"> other traditional architectures</w:t>
      </w:r>
      <w:r w:rsidR="00A44038" w:rsidRPr="00452E79">
        <w:rPr>
          <w:rFonts w:ascii="Times New Roman" w:hAnsi="Times New Roman" w:cs="Times New Roman"/>
        </w:rPr>
        <w:t>, a through comparison of the various cloud services providers</w:t>
      </w:r>
      <w:r w:rsidR="00AD664D" w:rsidRPr="00452E79">
        <w:rPr>
          <w:rFonts w:ascii="Times New Roman" w:hAnsi="Times New Roman" w:cs="Times New Roman"/>
        </w:rPr>
        <w:t>, the implementation of the project and its subcomponents,</w:t>
      </w:r>
      <w:r w:rsidR="00BC20CB" w:rsidRPr="00452E79">
        <w:rPr>
          <w:rFonts w:ascii="Times New Roman" w:hAnsi="Times New Roman" w:cs="Times New Roman"/>
        </w:rPr>
        <w:t xml:space="preserve"> the workflow of the whole system, </w:t>
      </w:r>
      <w:r w:rsidR="00AD664D" w:rsidRPr="00452E79">
        <w:rPr>
          <w:rFonts w:ascii="Times New Roman" w:hAnsi="Times New Roman" w:cs="Times New Roman"/>
        </w:rPr>
        <w:t xml:space="preserve"> </w:t>
      </w:r>
      <w:r w:rsidR="00A44038" w:rsidRPr="00452E79">
        <w:rPr>
          <w:rFonts w:ascii="Times New Roman" w:hAnsi="Times New Roman" w:cs="Times New Roman"/>
        </w:rPr>
        <w:t>the testability of the project</w:t>
      </w:r>
      <w:r w:rsidR="00AD664D" w:rsidRPr="00452E79">
        <w:rPr>
          <w:rFonts w:ascii="Times New Roman" w:hAnsi="Times New Roman" w:cs="Times New Roman"/>
        </w:rPr>
        <w:t xml:space="preserve"> and any further improvements that could have streamlined the whole operation if not for the for time or resource </w:t>
      </w:r>
      <w:r w:rsidR="00AF087B" w:rsidRPr="00452E79">
        <w:rPr>
          <w:rFonts w:ascii="Times New Roman" w:hAnsi="Times New Roman" w:cs="Times New Roman"/>
        </w:rPr>
        <w:t>constraints.</w:t>
      </w:r>
      <w:r w:rsidR="00AD664D" w:rsidRPr="00452E79">
        <w:rPr>
          <w:rFonts w:ascii="Times New Roman" w:hAnsi="Times New Roman" w:cs="Times New Roman"/>
        </w:rPr>
        <w:t xml:space="preserve"> </w:t>
      </w:r>
    </w:p>
    <w:p w14:paraId="76EA7FE8" w14:textId="7CFF5F39" w:rsidR="00D14BF1" w:rsidRPr="00452E79" w:rsidRDefault="00D14BF1" w:rsidP="00846B84">
      <w:pPr>
        <w:spacing w:line="480" w:lineRule="auto"/>
        <w:ind w:firstLine="360"/>
        <w:rPr>
          <w:rFonts w:ascii="Times New Roman" w:hAnsi="Times New Roman" w:cs="Times New Roman"/>
        </w:rPr>
      </w:pPr>
    </w:p>
    <w:p w14:paraId="6BF50D28" w14:textId="3306B6B0" w:rsidR="00AF087B" w:rsidRPr="00452E79" w:rsidRDefault="00AF087B" w:rsidP="00846B84">
      <w:pPr>
        <w:spacing w:line="480" w:lineRule="auto"/>
        <w:ind w:firstLine="360"/>
        <w:rPr>
          <w:rFonts w:ascii="Times New Roman" w:hAnsi="Times New Roman" w:cs="Times New Roman"/>
        </w:rPr>
      </w:pPr>
    </w:p>
    <w:p w14:paraId="239B3ADB" w14:textId="152DB0E3" w:rsidR="00AF087B" w:rsidRPr="00452E79" w:rsidRDefault="00AF087B" w:rsidP="00846B84">
      <w:pPr>
        <w:spacing w:line="480" w:lineRule="auto"/>
        <w:ind w:firstLine="360"/>
        <w:rPr>
          <w:rFonts w:ascii="Times New Roman" w:hAnsi="Times New Roman" w:cs="Times New Roman"/>
        </w:rPr>
      </w:pPr>
    </w:p>
    <w:p w14:paraId="14E7B954" w14:textId="76698F0E" w:rsidR="00AF087B" w:rsidRPr="00452E79" w:rsidRDefault="00AF087B" w:rsidP="00846B84">
      <w:pPr>
        <w:spacing w:line="480" w:lineRule="auto"/>
        <w:ind w:firstLine="360"/>
        <w:rPr>
          <w:rFonts w:ascii="Times New Roman" w:hAnsi="Times New Roman" w:cs="Times New Roman"/>
        </w:rPr>
      </w:pPr>
    </w:p>
    <w:p w14:paraId="13C2531A" w14:textId="20FAB62F" w:rsidR="00AF087B" w:rsidRPr="00452E79" w:rsidRDefault="00AF087B" w:rsidP="006D602B">
      <w:pPr>
        <w:spacing w:line="480" w:lineRule="auto"/>
        <w:rPr>
          <w:rFonts w:ascii="Times New Roman" w:hAnsi="Times New Roman" w:cs="Times New Roman"/>
        </w:rPr>
      </w:pPr>
    </w:p>
    <w:p w14:paraId="5B4E286E" w14:textId="3C700C93" w:rsidR="00D139A0" w:rsidRPr="00452E79" w:rsidRDefault="00BD42F7" w:rsidP="006D602B">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 xml:space="preserve">Chapter 2: </w:t>
      </w:r>
      <w:r w:rsidR="00D139A0" w:rsidRPr="00452E79">
        <w:rPr>
          <w:rFonts w:ascii="Times New Roman" w:hAnsi="Times New Roman" w:cs="Times New Roman"/>
          <w:b/>
        </w:rPr>
        <w:t>Related Work</w:t>
      </w:r>
    </w:p>
    <w:p w14:paraId="319F4602" w14:textId="76425F26" w:rsidR="006D602B" w:rsidRPr="00452E79" w:rsidRDefault="006D602B" w:rsidP="006D602B">
      <w:pPr>
        <w:spacing w:line="480" w:lineRule="auto"/>
        <w:ind w:firstLine="360"/>
        <w:rPr>
          <w:rFonts w:ascii="Times New Roman" w:hAnsi="Times New Roman" w:cs="Times New Roman"/>
        </w:rPr>
      </w:pPr>
      <w:r w:rsidRPr="00452E79">
        <w:rPr>
          <w:rFonts w:ascii="Times New Roman" w:hAnsi="Times New Roman" w:cs="Times New Roman"/>
        </w:rPr>
        <w:t>As of the writing of this thesis, there are multiple corporations and startups that are starting to look towards blockchain to solve a host of problems. The storage and verification of data is a huge section of the outstanding problems left to be solved. Most recently, the popular hardware and software company IBM has partnered with Sony to make use of blockchain technology. IBM has created their own blockchain called IBM Blockchain, which will be the basis for a new platform geared towards academic institution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Q52zivj","properties":{"formattedCitation":"[6]","plainCitation":"[6]","noteIndex":0},"citationItems":[{"id":14,"uris":["http://zotero.org/users/local/HTl2aVBo/items/ELV8KDVU"],"uri":["http://zotero.org/users/local/HTl2aVBo/items/ELV8KDVU"],"itemData":{"id":14,"type":"post-weblog","title":"Blockchain for Student Records","container-title":"Bold Business","abstract":"IBM and Sony are partnering on a project to develop a platform using blockchain technology for student verification and accreditation of online learning.","URL":"https://www.boldbusiness.com/human-achievement/blockchain-student-records/","language":"en-US","author":[{"family":"March","given":"Staff Writer 10 October15"}],"issued":{"date-parts":[["2017",10,10]]},"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6]</w:t>
      </w:r>
      <w:r w:rsidR="00EE2B02">
        <w:rPr>
          <w:rFonts w:ascii="Times New Roman" w:hAnsi="Times New Roman" w:cs="Times New Roman"/>
        </w:rPr>
        <w:fldChar w:fldCharType="end"/>
      </w:r>
      <w:r w:rsidRPr="00452E79">
        <w:rPr>
          <w:rFonts w:ascii="Times New Roman" w:hAnsi="Times New Roman" w:cs="Times New Roman"/>
        </w:rPr>
        <w:t xml:space="preserve">. Their goal is to allow students and schools to track </w:t>
      </w:r>
      <w:r w:rsidR="00EE2B02" w:rsidRPr="00452E79">
        <w:rPr>
          <w:rFonts w:ascii="Times New Roman" w:hAnsi="Times New Roman" w:cs="Times New Roman"/>
        </w:rPr>
        <w:t>each other’s</w:t>
      </w:r>
      <w:r w:rsidRPr="00452E79">
        <w:rPr>
          <w:rFonts w:ascii="Times New Roman" w:hAnsi="Times New Roman" w:cs="Times New Roman"/>
        </w:rPr>
        <w:t xml:space="preserve"> progress. Additionally, such a system will make use of the built-in transparency and accountability due to it being based off of blockchain technology. </w:t>
      </w:r>
      <w:r w:rsidR="009E4865" w:rsidRPr="00452E79">
        <w:rPr>
          <w:rFonts w:ascii="Times New Roman" w:hAnsi="Times New Roman" w:cs="Times New Roman"/>
        </w:rPr>
        <w:t>According to IBM Japan, there are many preparatory schools based around Japan that have already incorporated IBM Blockchain along with student credentials to keep track of coursework and verify transcript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kGLWbfw","properties":{"formattedCitation":"[7]","plainCitation":"[7]","noteIndex":0},"citationItems":[{"id":17,"uris":["http://zotero.org/users/local/HTl2aVBo/items/MY7PH5PJ"],"uri":["http://zotero.org/users/local/HTl2aVBo/items/MY7PH5PJ"],"itemData":{"id":17,"type":"post-weblog","title":"IBM unveils Blockchain as a Service based on open source Hyperledger Fabric technology","container-title":"TechCrunch","abstract":"IBM unveiled its “Blockchain as a Service” today, which is based on the open source Hyperledger Fabric, version 1.0 from The Linux Foundation. IBM Blockchain is a public cloud service that customers can use to build secure blockchain networks. The company introduced the idea last year, …","URL":"http://social.techcrunch.com/2017/03/19/ibm-unveils-blockchain-as-a-service-based-on-open-source-hyperledger-fabric-technology/","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7]</w:t>
      </w:r>
      <w:r w:rsidR="00EE2B02">
        <w:rPr>
          <w:rFonts w:ascii="Times New Roman" w:hAnsi="Times New Roman" w:cs="Times New Roman"/>
        </w:rPr>
        <w:fldChar w:fldCharType="end"/>
      </w:r>
      <w:r w:rsidR="009E4865" w:rsidRPr="00452E79">
        <w:rPr>
          <w:rFonts w:ascii="Times New Roman" w:hAnsi="Times New Roman" w:cs="Times New Roman"/>
        </w:rPr>
        <w:t>. A fully managed cloud service such as IBM Blockchain allows for institutions to rapidly adopt the technology without having to pay for new research and development for a private blockchain network.</w:t>
      </w:r>
    </w:p>
    <w:p w14:paraId="7436549E" w14:textId="6E036B6B" w:rsidR="009E4865" w:rsidRPr="00452E79" w:rsidRDefault="009E4865" w:rsidP="006D602B">
      <w:pPr>
        <w:spacing w:line="480" w:lineRule="auto"/>
        <w:ind w:firstLine="360"/>
        <w:rPr>
          <w:rFonts w:ascii="Times New Roman" w:hAnsi="Times New Roman" w:cs="Times New Roman"/>
        </w:rPr>
      </w:pPr>
      <w:r w:rsidRPr="00452E79">
        <w:rPr>
          <w:rFonts w:ascii="Times New Roman" w:hAnsi="Times New Roman" w:cs="Times New Roman"/>
        </w:rPr>
        <w:t>Learning Machine is another small, private company which is hoping to make a big splash in the blockchain scene</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yoSXIhm5","properties":{"formattedCitation":"[8]","plainCitation":"[8]","noteIndex":0},"citationItems":[{"id":15,"uris":["http://zotero.org/users/local/HTl2aVBo/items/JIBCI3XK"],"uri":["http://zotero.org/users/local/HTl2aVBo/items/JIBCI3XK"],"itemData":{"id":15,"type":"webpage","title":"About","container-title":"Learning Machine","URL":"https://www.learningmachine.com/about","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8]</w:t>
      </w:r>
      <w:r w:rsidR="00EE2B02">
        <w:rPr>
          <w:rFonts w:ascii="Times New Roman" w:hAnsi="Times New Roman" w:cs="Times New Roman"/>
        </w:rPr>
        <w:fldChar w:fldCharType="end"/>
      </w:r>
      <w:r w:rsidRPr="00452E79">
        <w:rPr>
          <w:rFonts w:ascii="Times New Roman" w:hAnsi="Times New Roman" w:cs="Times New Roman"/>
        </w:rPr>
        <w:t xml:space="preserve">. Their goal is to provide a complete system to public and private bodies which will allow those parties to issue official, instantly verifiable records anywhere in the world. </w:t>
      </w:r>
      <w:r w:rsidR="00F83D91" w:rsidRPr="00452E79">
        <w:rPr>
          <w:rFonts w:ascii="Times New Roman" w:hAnsi="Times New Roman" w:cs="Times New Roman"/>
        </w:rPr>
        <w:t xml:space="preserve">From the examples shown on their website, </w:t>
      </w:r>
      <w:r w:rsidR="001E1BE2" w:rsidRPr="00452E79">
        <w:rPr>
          <w:rFonts w:ascii="Times New Roman" w:hAnsi="Times New Roman" w:cs="Times New Roman"/>
        </w:rPr>
        <w:t xml:space="preserve">they issue verification for any type of company-wide or institution wide record. They have examples of an individual’s doctorate degree being verified and </w:t>
      </w:r>
      <w:r w:rsidR="003D1E7F" w:rsidRPr="00452E79">
        <w:rPr>
          <w:rFonts w:ascii="Times New Roman" w:hAnsi="Times New Roman" w:cs="Times New Roman"/>
        </w:rPr>
        <w:t>a</w:t>
      </w:r>
      <w:r w:rsidR="001E1BE2" w:rsidRPr="00452E79">
        <w:rPr>
          <w:rFonts w:ascii="Times New Roman" w:hAnsi="Times New Roman" w:cs="Times New Roman"/>
        </w:rPr>
        <w:t xml:space="preserve"> certificate </w:t>
      </w:r>
      <w:r w:rsidR="003D1E7F" w:rsidRPr="00452E79">
        <w:rPr>
          <w:rFonts w:ascii="Times New Roman" w:hAnsi="Times New Roman" w:cs="Times New Roman"/>
        </w:rPr>
        <w:t xml:space="preserve">is issued </w:t>
      </w:r>
      <w:r w:rsidR="001E1BE2" w:rsidRPr="00452E79">
        <w:rPr>
          <w:rFonts w:ascii="Times New Roman" w:hAnsi="Times New Roman" w:cs="Times New Roman"/>
        </w:rPr>
        <w:t xml:space="preserve">with their information and </w:t>
      </w:r>
      <w:r w:rsidR="003D1E7F" w:rsidRPr="00452E79">
        <w:rPr>
          <w:rFonts w:ascii="Times New Roman" w:hAnsi="Times New Roman" w:cs="Times New Roman"/>
        </w:rPr>
        <w:t xml:space="preserve">the </w:t>
      </w:r>
      <w:r w:rsidR="001E1BE2" w:rsidRPr="00452E79">
        <w:rPr>
          <w:rFonts w:ascii="Times New Roman" w:hAnsi="Times New Roman" w:cs="Times New Roman"/>
        </w:rPr>
        <w:t xml:space="preserve">date </w:t>
      </w:r>
      <w:r w:rsidR="003D1E7F" w:rsidRPr="00452E79">
        <w:rPr>
          <w:rFonts w:ascii="Times New Roman" w:hAnsi="Times New Roman" w:cs="Times New Roman"/>
        </w:rPr>
        <w:t xml:space="preserve">their degree was conferred upon them. </w:t>
      </w:r>
      <w:r w:rsidR="00AF2E72" w:rsidRPr="00452E79">
        <w:rPr>
          <w:rFonts w:ascii="Times New Roman" w:hAnsi="Times New Roman" w:cs="Times New Roman"/>
        </w:rPr>
        <w:t>They intend to pioneer the way to allow businesses or schools to easily issue instantly verifiable records.</w:t>
      </w:r>
    </w:p>
    <w:p w14:paraId="5A584A02" w14:textId="77777777" w:rsidR="00A345CD" w:rsidRPr="00452E79" w:rsidRDefault="00C54A78" w:rsidP="00A345CD">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Chapter 3: Serverless Architecture</w:t>
      </w:r>
    </w:p>
    <w:p w14:paraId="5B152BF3" w14:textId="34CB88C5" w:rsidR="00AF087B" w:rsidRPr="00452E79" w:rsidRDefault="00A345CD" w:rsidP="00A345CD">
      <w:pPr>
        <w:spacing w:line="480" w:lineRule="auto"/>
        <w:ind w:firstLine="360"/>
        <w:rPr>
          <w:rFonts w:ascii="Times New Roman" w:hAnsi="Times New Roman" w:cs="Times New Roman"/>
        </w:rPr>
      </w:pPr>
      <w:r w:rsidRPr="00452E79">
        <w:rPr>
          <w:rFonts w:ascii="Times New Roman" w:hAnsi="Times New Roman" w:cs="Times New Roman"/>
        </w:rPr>
        <w:t xml:space="preserve">The tech industry is plagued with buzz words and new ideas that seem to be offshoots of old ideas. Most recently, “serverless computing” (also known as serverless architecture or function as a service, </w:t>
      </w:r>
      <w:proofErr w:type="spellStart"/>
      <w:r w:rsidRPr="00452E79">
        <w:rPr>
          <w:rFonts w:ascii="Times New Roman" w:hAnsi="Times New Roman" w:cs="Times New Roman"/>
        </w:rPr>
        <w:t>FaaS</w:t>
      </w:r>
      <w:proofErr w:type="spellEnd"/>
      <w:r w:rsidRPr="00452E79">
        <w:rPr>
          <w:rFonts w:ascii="Times New Roman" w:hAnsi="Times New Roman" w:cs="Times New Roman"/>
        </w:rPr>
        <w:t xml:space="preserve">) is an application design pattern where cloud </w:t>
      </w:r>
      <w:r w:rsidR="00355482" w:rsidRPr="00452E79">
        <w:rPr>
          <w:rFonts w:ascii="Times New Roman" w:hAnsi="Times New Roman" w:cs="Times New Roman"/>
        </w:rPr>
        <w:t>providers manage</w:t>
      </w:r>
      <w:r w:rsidRPr="00452E79">
        <w:rPr>
          <w:rFonts w:ascii="Times New Roman" w:hAnsi="Times New Roman" w:cs="Times New Roman"/>
        </w:rPr>
        <w:t xml:space="preserve"> the infrastructure and your applications simply build and run on that infrastructure. </w:t>
      </w:r>
      <w:r w:rsidR="00355482" w:rsidRPr="00452E79">
        <w:rPr>
          <w:rFonts w:ascii="Times New Roman" w:hAnsi="Times New Roman" w:cs="Times New Roman"/>
        </w:rPr>
        <w:t xml:space="preserve">At a glance, </w:t>
      </w:r>
      <w:r w:rsidR="00DC763A" w:rsidRPr="00452E79">
        <w:rPr>
          <w:rFonts w:ascii="Times New Roman" w:hAnsi="Times New Roman" w:cs="Times New Roman"/>
        </w:rPr>
        <w:t>this is a great way to create and deploy applications. It allows for the client of the serverless architecture to focus on their business logic, without having to worry about the hardware, scaling and maintenance aspect of servers.</w:t>
      </w:r>
      <w:r w:rsidR="00C53F51" w:rsidRPr="00452E79">
        <w:rPr>
          <w:rFonts w:ascii="Times New Roman" w:hAnsi="Times New Roman" w:cs="Times New Roman"/>
        </w:rPr>
        <w:t xml:space="preserve"> The term serverless is however misleading. There are still servers, because otherwise it would hard for code to run on</w:t>
      </w:r>
      <w:r w:rsidR="00C96DFE">
        <w:rPr>
          <w:rFonts w:ascii="Times New Roman" w:hAnsi="Times New Roman" w:cs="Times New Roman"/>
        </w:rPr>
        <w:t xml:space="preserve"> nothing</w:t>
      </w:r>
      <w:r w:rsidR="00C53F51" w:rsidRPr="00452E79">
        <w:rPr>
          <w:rFonts w:ascii="Times New Roman" w:hAnsi="Times New Roman" w:cs="Times New Roman"/>
        </w:rPr>
        <w:t xml:space="preserve">, but, the person or business that </w:t>
      </w:r>
      <w:r w:rsidR="00C96DFE">
        <w:rPr>
          <w:rFonts w:ascii="Times New Roman" w:hAnsi="Times New Roman" w:cs="Times New Roman"/>
        </w:rPr>
        <w:t xml:space="preserve">is </w:t>
      </w:r>
      <w:r w:rsidR="00C53F51" w:rsidRPr="00452E79">
        <w:rPr>
          <w:rFonts w:ascii="Times New Roman" w:hAnsi="Times New Roman" w:cs="Times New Roman"/>
        </w:rPr>
        <w:t>creating or deploying the application does not have to provision any servers personally</w:t>
      </w:r>
      <w:r w:rsidR="00EC4658">
        <w:rPr>
          <w:rFonts w:ascii="Times New Roman" w:hAnsi="Times New Roman" w:cs="Times New Roman"/>
        </w:rPr>
        <w:t xml:space="preserve"> </w:t>
      </w:r>
      <w:r w:rsidR="00EC4658">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JDL3Te6","properties":{"formattedCitation":"[9]","plainCitation":"[9]","noteIndex":0},"citationItems":[{"id":19,"uris":["http://zotero.org/users/local/HTl2aVBo/items/RFIQ6C9T"],"uri":["http://zotero.org/users/local/HTl2aVBo/items/RFIQ6C9T"],"itemData":{"id":19,"type":"post-weblog","title":"What is Serverless Architecture? What are its criticisms and drawbacks?","container-title":"Medium","abstract":"Serverless architectures refer to applications that significantly depend on third-party services (knows as Backend as a Service or “BaaS”)…","URL":"https://medium.com/@MarutiTech/what-is-serverless-architecture-what-are-its-criticisms-and-drawbacks-928659f9899a","title-short":"What is Serverless Architecture?","author":[{"family":"Techlabs","given":"Maruti"}],"issued":{"date-parts":[["2017",5,4]]},"accessed":{"date-parts":[["2019",6,24]]}}}],"schema":"https://github.com/citation-style-language/schema/raw/master/csl-citation.json"} </w:instrText>
      </w:r>
      <w:r w:rsidR="00EC4658">
        <w:rPr>
          <w:rFonts w:ascii="Times New Roman" w:hAnsi="Times New Roman" w:cs="Times New Roman"/>
        </w:rPr>
        <w:fldChar w:fldCharType="separate"/>
      </w:r>
      <w:r w:rsidR="00EC4658">
        <w:rPr>
          <w:rFonts w:ascii="Times New Roman" w:hAnsi="Times New Roman" w:cs="Times New Roman"/>
          <w:noProof/>
        </w:rPr>
        <w:t>[9]</w:t>
      </w:r>
      <w:r w:rsidR="00EC4658">
        <w:rPr>
          <w:rFonts w:ascii="Times New Roman" w:hAnsi="Times New Roman" w:cs="Times New Roman"/>
        </w:rPr>
        <w:fldChar w:fldCharType="end"/>
      </w:r>
      <w:r w:rsidR="00C53F51" w:rsidRPr="00452E79">
        <w:rPr>
          <w:rFonts w:ascii="Times New Roman" w:hAnsi="Times New Roman" w:cs="Times New Roman"/>
        </w:rPr>
        <w:t xml:space="preserve">. </w:t>
      </w:r>
    </w:p>
    <w:p w14:paraId="1FAE20E1" w14:textId="5648D2F8" w:rsidR="00881362" w:rsidRPr="00452E79" w:rsidRDefault="00881362" w:rsidP="00A345CD">
      <w:pPr>
        <w:spacing w:line="480" w:lineRule="auto"/>
        <w:ind w:firstLine="360"/>
        <w:rPr>
          <w:rFonts w:ascii="Times New Roman" w:hAnsi="Times New Roman" w:cs="Times New Roman"/>
        </w:rPr>
      </w:pPr>
    </w:p>
    <w:p w14:paraId="42D258CC" w14:textId="47AE467D" w:rsidR="004A57C8" w:rsidRPr="00452E79" w:rsidRDefault="004A57C8" w:rsidP="004A57C8">
      <w:pPr>
        <w:spacing w:line="480" w:lineRule="auto"/>
        <w:rPr>
          <w:rFonts w:ascii="Times New Roman" w:hAnsi="Times New Roman" w:cs="Times New Roman"/>
          <w:b/>
        </w:rPr>
      </w:pPr>
      <w:r w:rsidRPr="00452E79">
        <w:rPr>
          <w:rFonts w:ascii="Times New Roman" w:hAnsi="Times New Roman" w:cs="Times New Roman"/>
          <w:b/>
        </w:rPr>
        <w:t>3.1 Serverless History</w:t>
      </w:r>
    </w:p>
    <w:p w14:paraId="03D30966" w14:textId="664FCD40" w:rsidR="004A57C8" w:rsidRPr="00452E79" w:rsidRDefault="004A57C8" w:rsidP="004A57C8">
      <w:pPr>
        <w:spacing w:line="480" w:lineRule="auto"/>
        <w:rPr>
          <w:rFonts w:ascii="Times New Roman" w:hAnsi="Times New Roman" w:cs="Times New Roman"/>
        </w:rPr>
      </w:pPr>
      <w:r w:rsidRPr="00452E79">
        <w:rPr>
          <w:rFonts w:ascii="Times New Roman" w:hAnsi="Times New Roman" w:cs="Times New Roman"/>
        </w:rPr>
        <w:tab/>
      </w:r>
      <w:r w:rsidR="00870D10" w:rsidRPr="00452E79">
        <w:rPr>
          <w:rFonts w:ascii="Times New Roman" w:hAnsi="Times New Roman" w:cs="Times New Roman"/>
        </w:rPr>
        <w:t>Computers were not as powerful or portable as they are now. With the emergence of personal computers, much of comput</w:t>
      </w:r>
      <w:r w:rsidR="00290B45" w:rsidRPr="00452E79">
        <w:rPr>
          <w:rFonts w:ascii="Times New Roman" w:hAnsi="Times New Roman" w:cs="Times New Roman"/>
        </w:rPr>
        <w:t xml:space="preserve">ers moved away from the large, centralized mainframe systems to </w:t>
      </w:r>
      <w:r w:rsidR="00C96DFE">
        <w:rPr>
          <w:rFonts w:ascii="Times New Roman" w:hAnsi="Times New Roman" w:cs="Times New Roman"/>
        </w:rPr>
        <w:t xml:space="preserve">a </w:t>
      </w:r>
      <w:r w:rsidR="00290B45" w:rsidRPr="00452E79">
        <w:rPr>
          <w:rFonts w:ascii="Times New Roman" w:hAnsi="Times New Roman" w:cs="Times New Roman"/>
        </w:rPr>
        <w:t>smaller client-server model.</w:t>
      </w:r>
      <w:r w:rsidR="00D213F9" w:rsidRPr="00452E79">
        <w:rPr>
          <w:rFonts w:ascii="Times New Roman" w:hAnsi="Times New Roman" w:cs="Times New Roman"/>
        </w:rPr>
        <w:t xml:space="preserve"> Early on</w:t>
      </w:r>
      <w:r w:rsidR="00C96DFE">
        <w:rPr>
          <w:rFonts w:ascii="Times New Roman" w:hAnsi="Times New Roman" w:cs="Times New Roman"/>
        </w:rPr>
        <w:t>,</w:t>
      </w:r>
      <w:r w:rsidR="00D213F9" w:rsidRPr="00452E79">
        <w:rPr>
          <w:rFonts w:ascii="Times New Roman" w:hAnsi="Times New Roman" w:cs="Times New Roman"/>
        </w:rPr>
        <w:t xml:space="preserve"> when a client wanted to deploy an application, they would have to provision their own physical, bare metal server, install the required software tools, language frameworks, and any other dependencies of the application. In the beginning, all servers were bare-metal servers, which meant that each individual, physical server used by a single cli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MgD9LKcO","properties":{"formattedCitation":"[10]","plainCitation":"[10]","noteIndex":0},"citationItems":[{"id":23,"uris":["http://zotero.org/users/local/HTl2aVBo/items/RSFCBZVH"],"uri":["http://zotero.org/users/local/HTl2aVBo/items/RSFCBZVH"],"itemData":{"id":23,"type":"entry-encyclopedia","title":"Bare-metal server","container-title":"Wikipedia","source":"Wikipedia","abstract":"A  'bare-metal server'  is a computer server that is a 'single-tenant physical server'. The term is used nowadays to distinguish it from modern forms of virtualization and cloud hosting.Bare-metal servers have a single 'tenant'. They are not shared between customers. Each server may run any amount of work for the customer, or may have multiple simultaneous users, but they are dedicated entirely to the customer who is renting them. Unlike many servers in a data centre, they are not being shared between multiple customers.\nBare-metal servers are 'physical' servers. Each logical server offered for rental is a distinct physical piece of hardware that is a functional server on its own. They are not virtual servers running in multiple on shared hardware.","URL":"https://en.wikipedia.org/w/index.php?title=Bare-metal_server&amp;oldid=889828631","note":"Page Version ID: 889828631","language":"en","issued":{"date-parts":[["2019",3,28]]},"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0]</w:t>
      </w:r>
      <w:r w:rsidR="00C96DFE">
        <w:rPr>
          <w:rFonts w:ascii="Times New Roman" w:hAnsi="Times New Roman" w:cs="Times New Roman"/>
        </w:rPr>
        <w:fldChar w:fldCharType="end"/>
      </w:r>
      <w:r w:rsidR="00D213F9" w:rsidRPr="00452E79">
        <w:rPr>
          <w:rFonts w:ascii="Times New Roman" w:hAnsi="Times New Roman" w:cs="Times New Roman"/>
        </w:rPr>
        <w:t xml:space="preserve">. </w:t>
      </w:r>
      <w:r w:rsidR="005D3A8C" w:rsidRPr="00452E79">
        <w:rPr>
          <w:rFonts w:ascii="Times New Roman" w:hAnsi="Times New Roman" w:cs="Times New Roman"/>
        </w:rPr>
        <w:t xml:space="preserve">They would require a dedicated person of expertise whose sole job was to administer the server, and would be known as Server Administrators. The need for such a person was an additional cost for the client of the server, in addition to having to pay for any resources </w:t>
      </w:r>
      <w:r w:rsidR="005D3A8C" w:rsidRPr="00452E79">
        <w:rPr>
          <w:rFonts w:ascii="Times New Roman" w:hAnsi="Times New Roman" w:cs="Times New Roman"/>
        </w:rPr>
        <w:lastRenderedPageBreak/>
        <w:t xml:space="preserve">related to the cost of operation such as electricity, </w:t>
      </w:r>
      <w:r w:rsidR="001D08C8" w:rsidRPr="00452E79">
        <w:rPr>
          <w:rFonts w:ascii="Times New Roman" w:hAnsi="Times New Roman" w:cs="Times New Roman"/>
        </w:rPr>
        <w:t>and other on-premise infrastructure costs.</w:t>
      </w:r>
      <w:r w:rsidR="000F30D8" w:rsidRPr="00452E79">
        <w:rPr>
          <w:rFonts w:ascii="Times New Roman" w:hAnsi="Times New Roman" w:cs="Times New Roman"/>
        </w:rPr>
        <w:t xml:space="preserve"> Eventually, with the development of virtualization, it became easier to rent out the server to multiple tenants. Now, a single machine could host multiple websites. Software and other web applications could be run on these virtual machines with completely different operating systems. It now became possible to run an application that depended on </w:t>
      </w:r>
      <w:r w:rsidR="00C96DFE">
        <w:rPr>
          <w:rFonts w:ascii="Times New Roman" w:hAnsi="Times New Roman" w:cs="Times New Roman"/>
        </w:rPr>
        <w:t xml:space="preserve">the </w:t>
      </w:r>
      <w:r w:rsidR="000F30D8" w:rsidRPr="00452E79">
        <w:rPr>
          <w:rFonts w:ascii="Times New Roman" w:hAnsi="Times New Roman" w:cs="Times New Roman"/>
        </w:rPr>
        <w:t>Linux operating system and at the same time run another application that depended on the Windows operating system. Even with virtualization</w:t>
      </w:r>
      <w:r w:rsidR="00C96DFE">
        <w:rPr>
          <w:rFonts w:ascii="Times New Roman" w:hAnsi="Times New Roman" w:cs="Times New Roman"/>
        </w:rPr>
        <w:t>,</w:t>
      </w:r>
      <w:r w:rsidR="000F30D8" w:rsidRPr="00452E79">
        <w:rPr>
          <w:rFonts w:ascii="Times New Roman" w:hAnsi="Times New Roman" w:cs="Times New Roman"/>
        </w:rPr>
        <w:t xml:space="preserve"> there were still costs associated with it. The monetary costs dealt with any software or operating system licensing fees</w:t>
      </w:r>
      <w:r w:rsidR="007E681B" w:rsidRPr="00452E79">
        <w:rPr>
          <w:rFonts w:ascii="Times New Roman" w:hAnsi="Times New Roman" w:cs="Times New Roman"/>
        </w:rPr>
        <w:t>. Overall, virtualization led to a decrease in general costs due to the idea of multiple tenancy</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0QbPOSDZ","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7E681B" w:rsidRPr="00452E79">
        <w:rPr>
          <w:rFonts w:ascii="Times New Roman" w:hAnsi="Times New Roman" w:cs="Times New Roman"/>
        </w:rPr>
        <w:t xml:space="preserve">. A virtual machine could be created with specified number of virtual processors, dedicated memory and storage space; so, an application that required fewer resources would not be charged the costs associated with the higher resources. It became cheaper to run smaller applications rather than larger, resource hungry monolithic applications. </w:t>
      </w:r>
      <w:r w:rsidR="00BF7777" w:rsidRPr="00452E79">
        <w:rPr>
          <w:rFonts w:ascii="Times New Roman" w:hAnsi="Times New Roman" w:cs="Times New Roman"/>
        </w:rPr>
        <w:t xml:space="preserve">One negative </w:t>
      </w:r>
      <w:r w:rsidR="00B73F14" w:rsidRPr="00452E79">
        <w:rPr>
          <w:rFonts w:ascii="Times New Roman" w:hAnsi="Times New Roman" w:cs="Times New Roman"/>
        </w:rPr>
        <w:t xml:space="preserve">aspect of virtual computing would be that since the resources were divided among the various virtual machines, a larger, resource hungry application could easily starve out other applications. There are also issues with scalability, if your software becomes too large too quickly, the set, finite resources might struggle to keep up with the popularity. </w:t>
      </w:r>
      <w:r w:rsidR="00831993" w:rsidRPr="00452E79">
        <w:rPr>
          <w:rFonts w:ascii="Times New Roman" w:hAnsi="Times New Roman" w:cs="Times New Roman"/>
        </w:rPr>
        <w:t>Bare metal servers and virtual machines still have their place in computing to this day and age, however, they did lead to newer, and improved ideas.</w:t>
      </w:r>
    </w:p>
    <w:p w14:paraId="3E61270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lastRenderedPageBreak/>
        <w:drawing>
          <wp:inline distT="0" distB="0" distL="0" distR="0" wp14:anchorId="5759D322" wp14:editId="70E65B09">
            <wp:extent cx="4508500" cy="408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04 at 11.31.23 PM.png"/>
                    <pic:cNvPicPr/>
                  </pic:nvPicPr>
                  <pic:blipFill>
                    <a:blip r:embed="rId14">
                      <a:extLst>
                        <a:ext uri="{28A0092B-C50C-407E-A947-70E740481C1C}">
                          <a14:useLocalDpi xmlns:a14="http://schemas.microsoft.com/office/drawing/2010/main" val="0"/>
                        </a:ext>
                      </a:extLst>
                    </a:blip>
                    <a:stretch>
                      <a:fillRect/>
                    </a:stretch>
                  </pic:blipFill>
                  <pic:spPr>
                    <a:xfrm>
                      <a:off x="0" y="0"/>
                      <a:ext cx="4508500" cy="4089400"/>
                    </a:xfrm>
                    <a:prstGeom prst="rect">
                      <a:avLst/>
                    </a:prstGeom>
                  </pic:spPr>
                </pic:pic>
              </a:graphicData>
            </a:graphic>
          </wp:inline>
        </w:drawing>
      </w:r>
    </w:p>
    <w:p w14:paraId="3200D07D" w14:textId="5DC9D4A3"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1</w:t>
      </w:r>
      <w:r w:rsidRPr="00452E79">
        <w:rPr>
          <w:rFonts w:ascii="Times New Roman" w:hAnsi="Times New Roman" w:cs="Times New Roman"/>
        </w:rPr>
        <w:fldChar w:fldCharType="end"/>
      </w:r>
      <w:r w:rsidRPr="00452E79">
        <w:rPr>
          <w:rFonts w:ascii="Times New Roman" w:hAnsi="Times New Roman" w:cs="Times New Roman"/>
        </w:rPr>
        <w:t xml:space="preserve"> Virtual Machine</w:t>
      </w:r>
    </w:p>
    <w:p w14:paraId="29085931" w14:textId="77777777" w:rsidR="003D3632" w:rsidRPr="00452E79" w:rsidRDefault="003D3632" w:rsidP="003D3632">
      <w:pPr>
        <w:spacing w:line="480" w:lineRule="auto"/>
        <w:jc w:val="center"/>
        <w:rPr>
          <w:rFonts w:ascii="Times New Roman" w:hAnsi="Times New Roman" w:cs="Times New Roman"/>
        </w:rPr>
      </w:pPr>
    </w:p>
    <w:p w14:paraId="233D0DC5" w14:textId="4244D7CB" w:rsidR="00831993" w:rsidRPr="00452E79" w:rsidRDefault="00831993" w:rsidP="004A57C8">
      <w:pPr>
        <w:spacing w:line="480" w:lineRule="auto"/>
        <w:rPr>
          <w:rFonts w:ascii="Times New Roman" w:hAnsi="Times New Roman" w:cs="Times New Roman"/>
        </w:rPr>
      </w:pPr>
      <w:r w:rsidRPr="00452E79">
        <w:rPr>
          <w:rFonts w:ascii="Times New Roman" w:hAnsi="Times New Roman" w:cs="Times New Roman"/>
        </w:rPr>
        <w:tab/>
      </w:r>
      <w:r w:rsidR="00AE326B" w:rsidRPr="00452E79">
        <w:rPr>
          <w:rFonts w:ascii="Times New Roman" w:hAnsi="Times New Roman" w:cs="Times New Roman"/>
        </w:rPr>
        <w:t xml:space="preserve">After virtualization, the next big idea was containerization. </w:t>
      </w:r>
      <w:r w:rsidR="00E25D24" w:rsidRPr="00452E79">
        <w:rPr>
          <w:rFonts w:ascii="Times New Roman" w:hAnsi="Times New Roman" w:cs="Times New Roman"/>
        </w:rPr>
        <w:t xml:space="preserve">Application containerization is still a type of </w:t>
      </w:r>
      <w:r w:rsidR="00603CC0" w:rsidRPr="00452E79">
        <w:rPr>
          <w:rFonts w:ascii="Times New Roman" w:hAnsi="Times New Roman" w:cs="Times New Roman"/>
        </w:rPr>
        <w:t>virtualization</w:t>
      </w:r>
      <w:r w:rsidR="00E25D24" w:rsidRPr="00452E79">
        <w:rPr>
          <w:rFonts w:ascii="Times New Roman" w:hAnsi="Times New Roman" w:cs="Times New Roman"/>
        </w:rPr>
        <w:t xml:space="preserve">, </w:t>
      </w:r>
      <w:r w:rsidR="00603CC0" w:rsidRPr="00452E79">
        <w:rPr>
          <w:rFonts w:ascii="Times New Roman" w:hAnsi="Times New Roman" w:cs="Times New Roman"/>
        </w:rPr>
        <w:t xml:space="preserve">but a container consists of an entire runtime environment. In essence, you are abstracting away the differences of various operating systems and hardware infrastructure, by bundling the application with all of its dependencies and files needed to run it into a single package. </w:t>
      </w:r>
      <w:r w:rsidR="00DE017D" w:rsidRPr="00452E79">
        <w:rPr>
          <w:rFonts w:ascii="Times New Roman" w:hAnsi="Times New Roman" w:cs="Times New Roman"/>
        </w:rPr>
        <w:t>Docker is one of the most popular software that performs the operating system level virtualization</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4pqBnQMa","properties":{"formattedCitation":"[12]","plainCitation":"[12]","noteIndex":0},"citationItems":[{"id":26,"uris":["http://zotero.org/users/local/HTl2aVBo/items/GPFWRN3F"],"uri":["http://zotero.org/users/local/HTl2aVBo/items/GPFWRN3F"],"itemData":{"id":26,"type":"webpage","title":"Docker Downsides: Container Cons to Consider before Adopting Docker","container-title":"Channel Futures","abstract":"A description of downsides and disadvantages associated with Docker containers, such as persistent storage difficulties and performance overhead.","URL":"https://www.channelfutures.com/open-source/docker-downsides-container-cons-to-consider-before-adopting-docker","title-short":"Docker Downsides","language":"en-US","author":[{"family":"May 26","given":""},{"literal":"2017"}],"issued":{"date-parts":[["2017",5,26]]},"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2]</w:t>
      </w:r>
      <w:r w:rsidR="00C96DFE">
        <w:rPr>
          <w:rFonts w:ascii="Times New Roman" w:hAnsi="Times New Roman" w:cs="Times New Roman"/>
        </w:rPr>
        <w:fldChar w:fldCharType="end"/>
      </w:r>
      <w:r w:rsidR="00DE017D" w:rsidRPr="00452E79">
        <w:rPr>
          <w:rFonts w:ascii="Times New Roman" w:hAnsi="Times New Roman" w:cs="Times New Roman"/>
        </w:rPr>
        <w:t xml:space="preserve">. </w:t>
      </w:r>
      <w:r w:rsidR="0048526A" w:rsidRPr="00452E79">
        <w:rPr>
          <w:rFonts w:ascii="Times New Roman" w:hAnsi="Times New Roman" w:cs="Times New Roman"/>
        </w:rPr>
        <w:t xml:space="preserve">A single application can be packaged into a single docker container image which can be downloaded by anyone and installed on any operating system. It is now possible to run applications specific to a single operating system on any operating system platform that has the Docker software. Benefits of containers include consistency when shipping </w:t>
      </w:r>
      <w:r w:rsidR="0048526A" w:rsidRPr="00452E79">
        <w:rPr>
          <w:rFonts w:ascii="Times New Roman" w:hAnsi="Times New Roman" w:cs="Times New Roman"/>
        </w:rPr>
        <w:lastRenderedPageBreak/>
        <w:t xml:space="preserve">applications, you know the application will behave in a deterministic manner since it was tested and developed in a controlled environment. </w:t>
      </w:r>
      <w:r w:rsidR="0071591D" w:rsidRPr="00452E79">
        <w:rPr>
          <w:rFonts w:ascii="Times New Roman" w:hAnsi="Times New Roman" w:cs="Times New Roman"/>
        </w:rPr>
        <w:t xml:space="preserve">As popular as Docker is, it is not a one size fits all solution to computing. Some disadvantages of containers are that </w:t>
      </w:r>
      <w:r w:rsidR="003B4151" w:rsidRPr="00452E79">
        <w:rPr>
          <w:rFonts w:ascii="Times New Roman" w:hAnsi="Times New Roman" w:cs="Times New Roman"/>
        </w:rPr>
        <w:t xml:space="preserve">not all applications benefit from containerization, and there is a speed penalty when running a container. In virtualization or containerization, there is a performance overhead; containers are faster than virtual machines, but still not as fast as bare metal. </w:t>
      </w:r>
      <w:r w:rsidR="00DD604F" w:rsidRPr="00452E79">
        <w:rPr>
          <w:rFonts w:ascii="Times New Roman" w:hAnsi="Times New Roman" w:cs="Times New Roman"/>
        </w:rPr>
        <w:t>Lastly, the data inside of a container is not persist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ecpmHcg","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CF159E" w:rsidRPr="00452E79">
        <w:rPr>
          <w:rFonts w:ascii="Times New Roman" w:hAnsi="Times New Roman" w:cs="Times New Roman"/>
        </w:rPr>
        <w:t xml:space="preserve">. Due to its design, the data generated when the container is spun up is lost when it is shut down, however, there are ways to save data from a container. </w:t>
      </w:r>
    </w:p>
    <w:p w14:paraId="751A305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0161C772" wp14:editId="1FF93CA6">
            <wp:extent cx="4572000" cy="384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04 at 11.31.32 PM.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3848100"/>
                    </a:xfrm>
                    <a:prstGeom prst="rect">
                      <a:avLst/>
                    </a:prstGeom>
                  </pic:spPr>
                </pic:pic>
              </a:graphicData>
            </a:graphic>
          </wp:inline>
        </w:drawing>
      </w:r>
    </w:p>
    <w:p w14:paraId="01466B14" w14:textId="34B82E3B"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2</w:t>
      </w:r>
      <w:r w:rsidRPr="00452E79">
        <w:rPr>
          <w:rFonts w:ascii="Times New Roman" w:hAnsi="Times New Roman" w:cs="Times New Roman"/>
        </w:rPr>
        <w:fldChar w:fldCharType="end"/>
      </w:r>
      <w:r w:rsidRPr="00452E79">
        <w:rPr>
          <w:rFonts w:ascii="Times New Roman" w:hAnsi="Times New Roman" w:cs="Times New Roman"/>
        </w:rPr>
        <w:t xml:space="preserve"> Containerized Applications</w:t>
      </w:r>
    </w:p>
    <w:p w14:paraId="08848208" w14:textId="5E7D2EFE" w:rsidR="003D3632" w:rsidRPr="00452E79" w:rsidRDefault="003D3632" w:rsidP="003D3632">
      <w:pPr>
        <w:rPr>
          <w:rFonts w:ascii="Times New Roman" w:hAnsi="Times New Roman" w:cs="Times New Roman"/>
        </w:rPr>
      </w:pPr>
    </w:p>
    <w:p w14:paraId="0380A80F" w14:textId="77777777" w:rsidR="003D3632" w:rsidRPr="00452E79" w:rsidRDefault="003D3632" w:rsidP="003D3632">
      <w:pPr>
        <w:rPr>
          <w:rFonts w:ascii="Times New Roman" w:hAnsi="Times New Roman" w:cs="Times New Roman"/>
        </w:rPr>
      </w:pPr>
    </w:p>
    <w:p w14:paraId="7CF08F97" w14:textId="5B5FFFBD" w:rsidR="00C574B5" w:rsidRPr="00452E79" w:rsidRDefault="00C574B5" w:rsidP="004A57C8">
      <w:pPr>
        <w:spacing w:line="480" w:lineRule="auto"/>
        <w:rPr>
          <w:rFonts w:ascii="Times New Roman" w:hAnsi="Times New Roman" w:cs="Times New Roman"/>
        </w:rPr>
      </w:pPr>
      <w:r w:rsidRPr="00452E79">
        <w:rPr>
          <w:rFonts w:ascii="Times New Roman" w:hAnsi="Times New Roman" w:cs="Times New Roman"/>
        </w:rPr>
        <w:lastRenderedPageBreak/>
        <w:tab/>
      </w:r>
      <w:r w:rsidR="00F4613F" w:rsidRPr="00452E79">
        <w:rPr>
          <w:rFonts w:ascii="Times New Roman" w:hAnsi="Times New Roman" w:cs="Times New Roman"/>
        </w:rPr>
        <w:t>The latest fixation brings us to now, which is serverless computing via functions as a service.</w:t>
      </w:r>
      <w:r w:rsidR="000D4FFE" w:rsidRPr="00452E79">
        <w:rPr>
          <w:rFonts w:ascii="Times New Roman" w:hAnsi="Times New Roman" w:cs="Times New Roman"/>
        </w:rPr>
        <w:t xml:space="preserve"> </w:t>
      </w:r>
      <w:r w:rsidR="00D50747" w:rsidRPr="00452E79">
        <w:rPr>
          <w:rFonts w:ascii="Times New Roman" w:hAnsi="Times New Roman" w:cs="Times New Roman"/>
        </w:rPr>
        <w:t xml:space="preserve">Functions are useful since they provide an on-demand functionality. Functions are a finite piece of code which </w:t>
      </w:r>
      <w:r w:rsidR="00D01832" w:rsidRPr="00452E79">
        <w:rPr>
          <w:rFonts w:ascii="Times New Roman" w:hAnsi="Times New Roman" w:cs="Times New Roman"/>
        </w:rPr>
        <w:t>are</w:t>
      </w:r>
      <w:r w:rsidR="00D50747" w:rsidRPr="00452E79">
        <w:rPr>
          <w:rFonts w:ascii="Times New Roman" w:hAnsi="Times New Roman" w:cs="Times New Roman"/>
        </w:rPr>
        <w:t xml:space="preserve"> run when they are invoked. </w:t>
      </w:r>
      <w:r w:rsidR="00FA53AD" w:rsidRPr="00452E79">
        <w:rPr>
          <w:rFonts w:ascii="Times New Roman" w:hAnsi="Times New Roman" w:cs="Times New Roman"/>
        </w:rPr>
        <w:t xml:space="preserve">It is easy to become familiarized with functions since their underlying technology is based on containers. </w:t>
      </w:r>
      <w:r w:rsidR="00586D3D" w:rsidRPr="00452E79">
        <w:rPr>
          <w:rFonts w:ascii="Times New Roman" w:hAnsi="Times New Roman" w:cs="Times New Roman"/>
        </w:rPr>
        <w:t>Functions are event-driven and are therefore invoked by any number of events, upon being invoked, the container where the code resides is spun up and the code is executed and the container is shut down</w:t>
      </w:r>
      <w:r w:rsidR="00C96DFE">
        <w:rPr>
          <w:rFonts w:ascii="Times New Roman" w:hAnsi="Times New Roman" w:cs="Times New Roman"/>
        </w:rPr>
        <w:t xml:space="preserve"> </w:t>
      </w:r>
      <w:r w:rsidR="00C96DFE">
        <w:rPr>
          <w:rFonts w:ascii="Times New Roman" w:hAnsi="Times New Roman" w:cs="Times New Roman"/>
        </w:rPr>
        <w:fldChar w:fldCharType="begin"/>
      </w:r>
      <w:r w:rsidR="00C96DFE">
        <w:rPr>
          <w:rFonts w:ascii="Times New Roman" w:hAnsi="Times New Roman" w:cs="Times New Roman"/>
        </w:rPr>
        <w:instrText xml:space="preserve"> ADDIN ZOTERO_ITEM CSL_CITATION {"citationID":"PzVpuiUY","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C96DFE">
        <w:rPr>
          <w:rFonts w:ascii="Times New Roman" w:hAnsi="Times New Roman" w:cs="Times New Roman"/>
        </w:rPr>
        <w:fldChar w:fldCharType="separate"/>
      </w:r>
      <w:r w:rsidR="00C96DFE">
        <w:rPr>
          <w:rFonts w:ascii="Times New Roman" w:hAnsi="Times New Roman" w:cs="Times New Roman"/>
          <w:noProof/>
        </w:rPr>
        <w:t>[2]</w:t>
      </w:r>
      <w:r w:rsidR="00C96DFE">
        <w:rPr>
          <w:rFonts w:ascii="Times New Roman" w:hAnsi="Times New Roman" w:cs="Times New Roman"/>
        </w:rPr>
        <w:fldChar w:fldCharType="end"/>
      </w:r>
      <w:r w:rsidR="00586D3D" w:rsidRPr="00452E79">
        <w:rPr>
          <w:rFonts w:ascii="Times New Roman" w:hAnsi="Times New Roman" w:cs="Times New Roman"/>
        </w:rPr>
        <w:t>.</w:t>
      </w:r>
      <w:r w:rsidR="00ED000F" w:rsidRPr="00452E79">
        <w:rPr>
          <w:rFonts w:ascii="Times New Roman" w:hAnsi="Times New Roman" w:cs="Times New Roman"/>
        </w:rPr>
        <w:t xml:space="preserve"> </w:t>
      </w:r>
      <w:r w:rsidR="0060318A" w:rsidRPr="00452E79">
        <w:rPr>
          <w:rFonts w:ascii="Times New Roman" w:hAnsi="Times New Roman" w:cs="Times New Roman"/>
        </w:rPr>
        <w:t>Therefore,</w:t>
      </w:r>
      <w:r w:rsidR="00ED000F" w:rsidRPr="00452E79">
        <w:rPr>
          <w:rFonts w:ascii="Times New Roman" w:hAnsi="Times New Roman" w:cs="Times New Roman"/>
        </w:rPr>
        <w:t xml:space="preserve"> you only pay for the amount of time your code took to execute</w:t>
      </w:r>
      <w:r w:rsidR="0060318A" w:rsidRPr="00452E79">
        <w:rPr>
          <w:rFonts w:ascii="Times New Roman" w:hAnsi="Times New Roman" w:cs="Times New Roman"/>
        </w:rPr>
        <w:t xml:space="preserve"> and not for any of the underlying infrastructure.</w:t>
      </w:r>
      <w:r w:rsidR="00010482" w:rsidRPr="00452E79">
        <w:rPr>
          <w:rFonts w:ascii="Times New Roman" w:hAnsi="Times New Roman" w:cs="Times New Roman"/>
        </w:rPr>
        <w:t xml:space="preserve"> All function as a </w:t>
      </w:r>
      <w:r w:rsidR="00693531" w:rsidRPr="00452E79">
        <w:rPr>
          <w:rFonts w:ascii="Times New Roman" w:hAnsi="Times New Roman" w:cs="Times New Roman"/>
        </w:rPr>
        <w:t>service provider</w:t>
      </w:r>
      <w:r w:rsidR="00010482" w:rsidRPr="00452E79">
        <w:rPr>
          <w:rFonts w:ascii="Times New Roman" w:hAnsi="Times New Roman" w:cs="Times New Roman"/>
        </w:rPr>
        <w:t xml:space="preserve"> also allow for easy and quick scalability of resources. </w:t>
      </w:r>
      <w:r w:rsidR="00693531" w:rsidRPr="00452E79">
        <w:rPr>
          <w:rFonts w:ascii="Times New Roman" w:hAnsi="Times New Roman" w:cs="Times New Roman"/>
        </w:rPr>
        <w:t>When a function needs to scale up to meet a million requests or scale down to handle a single request, the cloud vendor handles all the underlying allocation and provisioning of resources. Since a function is just a program that will be executed, most vendors allow for programming in plethora of programming languages and have support for many of the popular frameworks. The usefulness of a function is defined by having it connect to various other cloud services such as databases.</w:t>
      </w:r>
    </w:p>
    <w:p w14:paraId="7469ADBE"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2A5999D4" wp14:editId="34FA5824">
            <wp:extent cx="5486400" cy="2515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4-04 at 11.30.2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515235"/>
                    </a:xfrm>
                    <a:prstGeom prst="rect">
                      <a:avLst/>
                    </a:prstGeom>
                  </pic:spPr>
                </pic:pic>
              </a:graphicData>
            </a:graphic>
          </wp:inline>
        </w:drawing>
      </w:r>
    </w:p>
    <w:p w14:paraId="3BD2850E" w14:textId="40287B40"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3</w:t>
      </w:r>
      <w:r w:rsidRPr="00452E79">
        <w:rPr>
          <w:rFonts w:ascii="Times New Roman" w:hAnsi="Times New Roman" w:cs="Times New Roman"/>
        </w:rPr>
        <w:fldChar w:fldCharType="end"/>
      </w:r>
      <w:r w:rsidRPr="00452E79">
        <w:rPr>
          <w:rFonts w:ascii="Times New Roman" w:hAnsi="Times New Roman" w:cs="Times New Roman"/>
        </w:rPr>
        <w:t xml:space="preserve"> Event-Based Functions</w:t>
      </w:r>
    </w:p>
    <w:p w14:paraId="5FC54973" w14:textId="77777777" w:rsidR="00693531" w:rsidRPr="00452E79" w:rsidRDefault="00693531" w:rsidP="00693531">
      <w:pPr>
        <w:keepNext/>
        <w:spacing w:line="480" w:lineRule="auto"/>
        <w:jc w:val="center"/>
        <w:rPr>
          <w:rFonts w:ascii="Times New Roman" w:hAnsi="Times New Roman" w:cs="Times New Roman"/>
        </w:rPr>
      </w:pPr>
      <w:r w:rsidRPr="00452E79">
        <w:rPr>
          <w:rFonts w:ascii="Times New Roman" w:hAnsi="Times New Roman" w:cs="Times New Roman"/>
          <w:b/>
          <w:noProof/>
        </w:rPr>
        <w:lastRenderedPageBreak/>
        <w:drawing>
          <wp:inline distT="0" distB="0" distL="0" distR="0" wp14:anchorId="0C6B4A3E" wp14:editId="1D680684">
            <wp:extent cx="5486400" cy="24841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4-04 at 11.27.52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484120"/>
                    </a:xfrm>
                    <a:prstGeom prst="rect">
                      <a:avLst/>
                    </a:prstGeom>
                  </pic:spPr>
                </pic:pic>
              </a:graphicData>
            </a:graphic>
          </wp:inline>
        </w:drawing>
      </w:r>
    </w:p>
    <w:p w14:paraId="4743D5C2" w14:textId="6E2B5FE1" w:rsidR="00693531" w:rsidRPr="00452E79" w:rsidRDefault="00693531" w:rsidP="00693531">
      <w:pPr>
        <w:pStyle w:val="Caption"/>
        <w:jc w:val="center"/>
        <w:rPr>
          <w:rFonts w:ascii="Times New Roman" w:hAnsi="Times New Roman" w:cs="Times New Roman"/>
          <w:b/>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4</w:t>
      </w:r>
      <w:r w:rsidRPr="00452E79">
        <w:rPr>
          <w:rFonts w:ascii="Times New Roman" w:hAnsi="Times New Roman" w:cs="Times New Roman"/>
        </w:rPr>
        <w:fldChar w:fldCharType="end"/>
      </w:r>
      <w:r w:rsidRPr="00452E79">
        <w:rPr>
          <w:rFonts w:ascii="Times New Roman" w:hAnsi="Times New Roman" w:cs="Times New Roman"/>
        </w:rPr>
        <w:t xml:space="preserve"> Function Integration</w:t>
      </w:r>
    </w:p>
    <w:p w14:paraId="79BFBC88" w14:textId="77777777" w:rsidR="00693531" w:rsidRPr="00452E79" w:rsidRDefault="00693531" w:rsidP="004A57C8">
      <w:pPr>
        <w:spacing w:line="480" w:lineRule="auto"/>
        <w:rPr>
          <w:rFonts w:ascii="Times New Roman" w:hAnsi="Times New Roman" w:cs="Times New Roman"/>
          <w:b/>
        </w:rPr>
      </w:pPr>
    </w:p>
    <w:p w14:paraId="217F1900" w14:textId="41CCA871" w:rsidR="004E4950" w:rsidRPr="00452E79" w:rsidRDefault="00317D29" w:rsidP="004A57C8">
      <w:pPr>
        <w:spacing w:line="480" w:lineRule="auto"/>
        <w:rPr>
          <w:rFonts w:ascii="Times New Roman" w:hAnsi="Times New Roman" w:cs="Times New Roman"/>
          <w:b/>
        </w:rPr>
      </w:pPr>
      <w:r w:rsidRPr="00452E79">
        <w:rPr>
          <w:rFonts w:ascii="Times New Roman" w:hAnsi="Times New Roman" w:cs="Times New Roman"/>
          <w:b/>
        </w:rPr>
        <w:t xml:space="preserve">3.2 Serverless </w:t>
      </w:r>
      <w:r w:rsidR="008F362A" w:rsidRPr="00452E79">
        <w:rPr>
          <w:rFonts w:ascii="Times New Roman" w:hAnsi="Times New Roman" w:cs="Times New Roman"/>
          <w:b/>
        </w:rPr>
        <w:t>Platform</w:t>
      </w:r>
    </w:p>
    <w:p w14:paraId="5CBC3F26" w14:textId="112C0462" w:rsidR="005C7C08" w:rsidRPr="00452E79" w:rsidRDefault="00693531" w:rsidP="005C7C08">
      <w:pPr>
        <w:spacing w:line="480" w:lineRule="auto"/>
        <w:ind w:firstLine="720"/>
        <w:rPr>
          <w:rFonts w:ascii="Times New Roman" w:hAnsi="Times New Roman" w:cs="Times New Roman"/>
        </w:rPr>
      </w:pPr>
      <w:r w:rsidRPr="00452E79">
        <w:rPr>
          <w:rFonts w:ascii="Times New Roman" w:hAnsi="Times New Roman" w:cs="Times New Roman"/>
        </w:rPr>
        <w:t xml:space="preserve">Functions are not the only cloud computing service that makes up a serverless architecture. </w:t>
      </w:r>
      <w:r w:rsidR="008767E8" w:rsidRPr="00452E79">
        <w:rPr>
          <w:rFonts w:ascii="Times New Roman" w:hAnsi="Times New Roman" w:cs="Times New Roman"/>
        </w:rPr>
        <w:t>As previously discussed, databases are also provided as a s</w:t>
      </w:r>
      <w:r w:rsidR="00495A11" w:rsidRPr="00452E79">
        <w:rPr>
          <w:rFonts w:ascii="Times New Roman" w:hAnsi="Times New Roman" w:cs="Times New Roman"/>
        </w:rPr>
        <w:t>calable s</w:t>
      </w:r>
      <w:r w:rsidR="008767E8" w:rsidRPr="00452E79">
        <w:rPr>
          <w:rFonts w:ascii="Times New Roman" w:hAnsi="Times New Roman" w:cs="Times New Roman"/>
        </w:rPr>
        <w:t>ervice</w:t>
      </w:r>
      <w:r w:rsidR="00495A11" w:rsidRPr="00452E79">
        <w:rPr>
          <w:rFonts w:ascii="Times New Roman" w:hAnsi="Times New Roman" w:cs="Times New Roman"/>
        </w:rPr>
        <w:t xml:space="preserve">. Manually having to manage the capacity of a database can be time consuming; it is difficult to predict when there might be a spike of incoming or outgoing requests, so you have to be able to handle those requests dynamically. Many cloud services providers now have serverless databases that are simple, scalable, cost effective and highly available. Availability is one of the most important attributes associated with databases. If a database is unavailable, then the users of its data such as clients, and applications are unable to access it. Having an unavailable database is a detrimental to anyone relying on them. Due to the takeover of responsibility by the provider, developers and operators can save time and money by focusing on their business logic part of the application and less dependent on infrastructure support teams. </w:t>
      </w:r>
      <w:r w:rsidR="00DF7AAA" w:rsidRPr="00452E79">
        <w:rPr>
          <w:rFonts w:ascii="Times New Roman" w:hAnsi="Times New Roman" w:cs="Times New Roman"/>
        </w:rPr>
        <w:t xml:space="preserve">In addition to databases, serverless platform also depends on </w:t>
      </w:r>
      <w:r w:rsidR="005C7C08" w:rsidRPr="00452E79">
        <w:rPr>
          <w:rFonts w:ascii="Times New Roman" w:hAnsi="Times New Roman" w:cs="Times New Roman"/>
        </w:rPr>
        <w:t xml:space="preserve">managed services for API endpoints, message queueing service, </w:t>
      </w:r>
      <w:r w:rsidR="005C7C08" w:rsidRPr="00452E79">
        <w:rPr>
          <w:rFonts w:ascii="Times New Roman" w:hAnsi="Times New Roman" w:cs="Times New Roman"/>
        </w:rPr>
        <w:lastRenderedPageBreak/>
        <w:t>continuous integration and continuous delivery pipelines, user management, and storage. Just about every important part of computing can be extracted to a managed service and offered to clients in an easy to use manner.</w:t>
      </w:r>
    </w:p>
    <w:p w14:paraId="4C3CD61C" w14:textId="77777777" w:rsidR="005C7C08" w:rsidRPr="00452E79" w:rsidRDefault="005C7C08" w:rsidP="005C7C08">
      <w:pPr>
        <w:keepNext/>
        <w:spacing w:line="480" w:lineRule="auto"/>
        <w:ind w:firstLine="720"/>
        <w:jc w:val="center"/>
        <w:rPr>
          <w:rFonts w:ascii="Times New Roman" w:hAnsi="Times New Roman" w:cs="Times New Roman"/>
        </w:rPr>
      </w:pPr>
      <w:r w:rsidRPr="00452E79">
        <w:rPr>
          <w:rFonts w:ascii="Times New Roman" w:hAnsi="Times New Roman" w:cs="Times New Roman"/>
          <w:noProof/>
        </w:rPr>
        <w:drawing>
          <wp:inline distT="0" distB="0" distL="0" distR="0" wp14:anchorId="1A462688" wp14:editId="45C1B60D">
            <wp:extent cx="5486400" cy="28143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4-04 at 11.49.52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814320"/>
                    </a:xfrm>
                    <a:prstGeom prst="rect">
                      <a:avLst/>
                    </a:prstGeom>
                  </pic:spPr>
                </pic:pic>
              </a:graphicData>
            </a:graphic>
          </wp:inline>
        </w:drawing>
      </w:r>
    </w:p>
    <w:p w14:paraId="60B0E5B0" w14:textId="74698C16" w:rsidR="005C7C08" w:rsidRPr="00452E79" w:rsidRDefault="005C7C08" w:rsidP="005C7C08">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5</w:t>
      </w:r>
      <w:r w:rsidRPr="00452E79">
        <w:rPr>
          <w:rFonts w:ascii="Times New Roman" w:hAnsi="Times New Roman" w:cs="Times New Roman"/>
        </w:rPr>
        <w:fldChar w:fldCharType="end"/>
      </w:r>
      <w:r w:rsidRPr="00452E79">
        <w:rPr>
          <w:rFonts w:ascii="Times New Roman" w:hAnsi="Times New Roman" w:cs="Times New Roman"/>
        </w:rPr>
        <w:t xml:space="preserve"> Serverless </w:t>
      </w:r>
      <w:r w:rsidR="00EF2DC3" w:rsidRPr="00452E79">
        <w:rPr>
          <w:rFonts w:ascii="Times New Roman" w:hAnsi="Times New Roman" w:cs="Times New Roman"/>
        </w:rPr>
        <w:t>Platform</w:t>
      </w:r>
    </w:p>
    <w:p w14:paraId="563A489A" w14:textId="15001F74" w:rsidR="00452E79" w:rsidRPr="00452E79" w:rsidRDefault="00452E79" w:rsidP="00D17306">
      <w:pPr>
        <w:spacing w:line="480" w:lineRule="auto"/>
        <w:rPr>
          <w:rFonts w:ascii="Times New Roman" w:hAnsi="Times New Roman" w:cs="Times New Roman"/>
        </w:rPr>
      </w:pPr>
    </w:p>
    <w:p w14:paraId="40C36102" w14:textId="226D6897" w:rsidR="00452E79" w:rsidRPr="00452E79" w:rsidRDefault="00452E79" w:rsidP="00452E79">
      <w:pPr>
        <w:rPr>
          <w:rFonts w:ascii="Times New Roman" w:hAnsi="Times New Roman" w:cs="Times New Roman"/>
        </w:rPr>
      </w:pPr>
    </w:p>
    <w:p w14:paraId="5A521AAE" w14:textId="1AD67D66" w:rsidR="00452E79" w:rsidRPr="00452E79" w:rsidRDefault="00452E79" w:rsidP="00452E79">
      <w:pPr>
        <w:rPr>
          <w:rFonts w:ascii="Times New Roman" w:hAnsi="Times New Roman" w:cs="Times New Roman"/>
        </w:rPr>
      </w:pPr>
    </w:p>
    <w:p w14:paraId="31957305" w14:textId="4D6A4CCD" w:rsidR="00452E79" w:rsidRPr="00452E79" w:rsidRDefault="00452E79" w:rsidP="00452E79">
      <w:pPr>
        <w:rPr>
          <w:rFonts w:ascii="Times New Roman" w:hAnsi="Times New Roman" w:cs="Times New Roman"/>
        </w:rPr>
      </w:pPr>
    </w:p>
    <w:p w14:paraId="021120FB" w14:textId="7135DDCA" w:rsidR="00452E79" w:rsidRDefault="00452E79" w:rsidP="00452E79">
      <w:pPr>
        <w:rPr>
          <w:rFonts w:ascii="Times New Roman" w:hAnsi="Times New Roman" w:cs="Times New Roman"/>
        </w:rPr>
      </w:pPr>
    </w:p>
    <w:p w14:paraId="3A8A831F" w14:textId="6ED51619" w:rsidR="00E867E8" w:rsidRDefault="00E867E8" w:rsidP="00452E79">
      <w:pPr>
        <w:rPr>
          <w:rFonts w:ascii="Times New Roman" w:hAnsi="Times New Roman" w:cs="Times New Roman"/>
        </w:rPr>
      </w:pPr>
    </w:p>
    <w:p w14:paraId="7FBDB51D" w14:textId="2BDA1970" w:rsidR="00E867E8" w:rsidRDefault="00E867E8" w:rsidP="00452E79">
      <w:pPr>
        <w:rPr>
          <w:rFonts w:ascii="Times New Roman" w:hAnsi="Times New Roman" w:cs="Times New Roman"/>
        </w:rPr>
      </w:pPr>
    </w:p>
    <w:p w14:paraId="690EB9EC" w14:textId="74FF8393" w:rsidR="00E867E8" w:rsidRDefault="00E867E8" w:rsidP="00452E79">
      <w:pPr>
        <w:rPr>
          <w:rFonts w:ascii="Times New Roman" w:hAnsi="Times New Roman" w:cs="Times New Roman"/>
        </w:rPr>
      </w:pPr>
    </w:p>
    <w:p w14:paraId="09678D60" w14:textId="64A74FCC" w:rsidR="00E867E8" w:rsidRDefault="00E867E8" w:rsidP="00452E79">
      <w:pPr>
        <w:rPr>
          <w:rFonts w:ascii="Times New Roman" w:hAnsi="Times New Roman" w:cs="Times New Roman"/>
        </w:rPr>
      </w:pPr>
    </w:p>
    <w:p w14:paraId="01AD4098" w14:textId="6E93C7E1" w:rsidR="00E867E8" w:rsidRDefault="00E867E8" w:rsidP="00452E79">
      <w:pPr>
        <w:rPr>
          <w:rFonts w:ascii="Times New Roman" w:hAnsi="Times New Roman" w:cs="Times New Roman"/>
        </w:rPr>
      </w:pPr>
    </w:p>
    <w:p w14:paraId="3667F994" w14:textId="4DDE7077" w:rsidR="00E867E8" w:rsidRDefault="00E867E8" w:rsidP="00452E79">
      <w:pPr>
        <w:rPr>
          <w:rFonts w:ascii="Times New Roman" w:hAnsi="Times New Roman" w:cs="Times New Roman"/>
        </w:rPr>
      </w:pPr>
    </w:p>
    <w:p w14:paraId="698D6CEE" w14:textId="7198CF48" w:rsidR="00E867E8" w:rsidRDefault="00E867E8" w:rsidP="00452E79">
      <w:pPr>
        <w:rPr>
          <w:rFonts w:ascii="Times New Roman" w:hAnsi="Times New Roman" w:cs="Times New Roman"/>
        </w:rPr>
      </w:pPr>
    </w:p>
    <w:p w14:paraId="0E5501C8" w14:textId="6E321C9C" w:rsidR="00E867E8" w:rsidRDefault="00E867E8" w:rsidP="00452E79">
      <w:pPr>
        <w:rPr>
          <w:rFonts w:ascii="Times New Roman" w:hAnsi="Times New Roman" w:cs="Times New Roman"/>
        </w:rPr>
      </w:pPr>
    </w:p>
    <w:p w14:paraId="13808D67" w14:textId="45BD5E4B" w:rsidR="00E867E8" w:rsidRDefault="00E867E8" w:rsidP="00452E79">
      <w:pPr>
        <w:rPr>
          <w:rFonts w:ascii="Times New Roman" w:hAnsi="Times New Roman" w:cs="Times New Roman"/>
        </w:rPr>
      </w:pPr>
    </w:p>
    <w:p w14:paraId="0CD72DBA" w14:textId="3602012D" w:rsidR="00E867E8" w:rsidRDefault="00E867E8" w:rsidP="00452E79">
      <w:pPr>
        <w:rPr>
          <w:rFonts w:ascii="Times New Roman" w:hAnsi="Times New Roman" w:cs="Times New Roman"/>
        </w:rPr>
      </w:pPr>
    </w:p>
    <w:p w14:paraId="05F3F591" w14:textId="7B206376" w:rsidR="00E867E8" w:rsidRDefault="00E867E8" w:rsidP="00452E79">
      <w:pPr>
        <w:rPr>
          <w:rFonts w:ascii="Times New Roman" w:hAnsi="Times New Roman" w:cs="Times New Roman"/>
        </w:rPr>
      </w:pPr>
    </w:p>
    <w:p w14:paraId="24949104" w14:textId="728C16B3" w:rsidR="00E867E8" w:rsidRDefault="00E867E8" w:rsidP="00452E79">
      <w:pPr>
        <w:rPr>
          <w:rFonts w:ascii="Times New Roman" w:hAnsi="Times New Roman" w:cs="Times New Roman"/>
        </w:rPr>
      </w:pPr>
    </w:p>
    <w:p w14:paraId="034FBF7A" w14:textId="257154E8" w:rsidR="00E867E8" w:rsidRDefault="00E867E8" w:rsidP="00452E79">
      <w:pPr>
        <w:rPr>
          <w:rFonts w:ascii="Times New Roman" w:hAnsi="Times New Roman" w:cs="Times New Roman"/>
        </w:rPr>
      </w:pPr>
    </w:p>
    <w:p w14:paraId="07D31ADC" w14:textId="48BA147B" w:rsidR="00E867E8" w:rsidRDefault="00E867E8" w:rsidP="00452E79">
      <w:pPr>
        <w:rPr>
          <w:rFonts w:ascii="Times New Roman" w:hAnsi="Times New Roman" w:cs="Times New Roman"/>
        </w:rPr>
      </w:pPr>
    </w:p>
    <w:p w14:paraId="25B0931E" w14:textId="0208B6FA" w:rsidR="00E867E8" w:rsidRDefault="00E867E8" w:rsidP="00452E79">
      <w:pPr>
        <w:rPr>
          <w:rFonts w:ascii="Times New Roman" w:hAnsi="Times New Roman" w:cs="Times New Roman"/>
        </w:rPr>
      </w:pPr>
    </w:p>
    <w:p w14:paraId="23603677" w14:textId="3D163C10" w:rsidR="00E867E8" w:rsidRDefault="00E867E8" w:rsidP="00452E79">
      <w:pPr>
        <w:rPr>
          <w:rFonts w:ascii="Times New Roman" w:hAnsi="Times New Roman" w:cs="Times New Roman"/>
        </w:rPr>
      </w:pPr>
    </w:p>
    <w:p w14:paraId="646FF96D" w14:textId="143581EC" w:rsidR="00E867E8" w:rsidRPr="001C3331" w:rsidRDefault="00E867E8" w:rsidP="001C3331">
      <w:pPr>
        <w:spacing w:line="480" w:lineRule="auto"/>
        <w:jc w:val="center"/>
        <w:rPr>
          <w:rFonts w:ascii="Times New Roman" w:hAnsi="Times New Roman" w:cs="Times New Roman"/>
          <w:b/>
          <w:bCs/>
        </w:rPr>
      </w:pPr>
      <w:r w:rsidRPr="001C3331">
        <w:rPr>
          <w:rFonts w:ascii="Times New Roman" w:hAnsi="Times New Roman" w:cs="Times New Roman"/>
          <w:b/>
          <w:bCs/>
        </w:rPr>
        <w:lastRenderedPageBreak/>
        <w:t>Chapter 4: Underlying Project Technology</w:t>
      </w:r>
    </w:p>
    <w:p w14:paraId="1B877F4A" w14:textId="794B2C10" w:rsidR="00E867E8" w:rsidRPr="00452E79" w:rsidRDefault="00FC6FE2" w:rsidP="001C3331">
      <w:pPr>
        <w:spacing w:line="480" w:lineRule="auto"/>
        <w:ind w:firstLine="720"/>
        <w:rPr>
          <w:rFonts w:ascii="Times New Roman" w:hAnsi="Times New Roman" w:cs="Times New Roman"/>
        </w:rPr>
      </w:pPr>
      <w:r>
        <w:rPr>
          <w:rFonts w:ascii="Times New Roman" w:hAnsi="Times New Roman" w:cs="Times New Roman"/>
        </w:rPr>
        <w:t>Due to this project’s reliance</w:t>
      </w:r>
      <w:r w:rsidR="00455AE3">
        <w:rPr>
          <w:rFonts w:ascii="Times New Roman" w:hAnsi="Times New Roman" w:cs="Times New Roman"/>
        </w:rPr>
        <w:t xml:space="preserve"> on the serverless architecture</w:t>
      </w:r>
      <w:r>
        <w:rPr>
          <w:rFonts w:ascii="Times New Roman" w:hAnsi="Times New Roman" w:cs="Times New Roman"/>
        </w:rPr>
        <w:t xml:space="preserve"> and concepts</w:t>
      </w:r>
      <w:r w:rsidR="00455AE3">
        <w:rPr>
          <w:rFonts w:ascii="Times New Roman" w:hAnsi="Times New Roman" w:cs="Times New Roman"/>
        </w:rPr>
        <w:t xml:space="preserve">, there are a few technologies that are </w:t>
      </w:r>
      <w:r>
        <w:rPr>
          <w:rFonts w:ascii="Times New Roman" w:hAnsi="Times New Roman" w:cs="Times New Roman"/>
        </w:rPr>
        <w:t>used heavily</w:t>
      </w:r>
      <w:r w:rsidR="00455AE3">
        <w:rPr>
          <w:rFonts w:ascii="Times New Roman" w:hAnsi="Times New Roman" w:cs="Times New Roman"/>
        </w:rPr>
        <w:t xml:space="preserve">. For starter, </w:t>
      </w:r>
      <w:r w:rsidR="007D4FEC">
        <w:rPr>
          <w:rFonts w:ascii="Times New Roman" w:hAnsi="Times New Roman" w:cs="Times New Roman"/>
        </w:rPr>
        <w:t>this project</w:t>
      </w:r>
      <w:r w:rsidR="00455AE3">
        <w:rPr>
          <w:rFonts w:ascii="Times New Roman" w:hAnsi="Times New Roman" w:cs="Times New Roman"/>
        </w:rPr>
        <w:t xml:space="preserve"> made use of serverless functions </w:t>
      </w:r>
      <w:r>
        <w:rPr>
          <w:rFonts w:ascii="Times New Roman" w:hAnsi="Times New Roman" w:cs="Times New Roman"/>
        </w:rPr>
        <w:t>as</w:t>
      </w:r>
      <w:r w:rsidR="00455AE3">
        <w:rPr>
          <w:rFonts w:ascii="Times New Roman" w:hAnsi="Times New Roman" w:cs="Times New Roman"/>
        </w:rPr>
        <w:t xml:space="preserve"> </w:t>
      </w:r>
      <w:r w:rsidR="007D4FEC">
        <w:rPr>
          <w:rFonts w:ascii="Times New Roman" w:hAnsi="Times New Roman" w:cs="Times New Roman"/>
        </w:rPr>
        <w:t>the</w:t>
      </w:r>
      <w:r w:rsidR="00455AE3">
        <w:rPr>
          <w:rFonts w:ascii="Times New Roman" w:hAnsi="Times New Roman" w:cs="Times New Roman"/>
        </w:rPr>
        <w:t xml:space="preserve"> compute engine, because</w:t>
      </w:r>
      <w:r>
        <w:rPr>
          <w:rFonts w:ascii="Times New Roman" w:hAnsi="Times New Roman" w:cs="Times New Roman"/>
        </w:rPr>
        <w:t xml:space="preserve"> there was a need to execute code as required by the workflow of the project. The serverless functions helped facilitate the logic required to add student information </w:t>
      </w:r>
      <w:r w:rsidR="007D4FEC">
        <w:rPr>
          <w:rFonts w:ascii="Times New Roman" w:hAnsi="Times New Roman" w:cs="Times New Roman"/>
        </w:rPr>
        <w:t>in to</w:t>
      </w:r>
      <w:r>
        <w:rPr>
          <w:rFonts w:ascii="Times New Roman" w:hAnsi="Times New Roman" w:cs="Times New Roman"/>
        </w:rPr>
        <w:t xml:space="preserve"> the database, to query the database, and to generate the documents which will be returned to the end user</w:t>
      </w:r>
      <w:r w:rsidR="007D4FEC">
        <w:rPr>
          <w:rFonts w:ascii="Times New Roman" w:hAnsi="Times New Roman" w:cs="Times New Roman"/>
        </w:rPr>
        <w:t xml:space="preserve"> and much more. In addition to compute functions, another technology that was essential to the project was a database. Almost every single program that needs data to persist after a power cycle has to make use of a storage medium one way or another; it is literally quite impossible for data to exist unless its stored in a medium somewhere such as memory, files or a database. </w:t>
      </w:r>
      <w:r w:rsidR="0029503D">
        <w:rPr>
          <w:rFonts w:ascii="Times New Roman" w:hAnsi="Times New Roman" w:cs="Times New Roman"/>
        </w:rPr>
        <w:t xml:space="preserve">This project needed a database which would act as the basis of the blockchain like structure. The requirements for the structure mandated that the database be scalable. Scalability was the primary factor, because it needs to be able to handle a dozen requests to multimillion requests, even though in reality it might never actually quite reach that limit. However, the application needs to be highly responsive and always online, so the compute functions and the scalable database were essential. In addition to the components that make up the serverless architecture, blockchains also rely heavily on concepts from cryptography such as hashing via hash functions and a related topic of collisions. The next few sections will dive deeper into the listed topics from above and we will </w:t>
      </w:r>
      <w:r w:rsidR="00453408">
        <w:rPr>
          <w:rFonts w:ascii="Times New Roman" w:hAnsi="Times New Roman" w:cs="Times New Roman"/>
        </w:rPr>
        <w:t>see how they played a vital role throughout the project.</w:t>
      </w:r>
    </w:p>
    <w:p w14:paraId="153D5927" w14:textId="6D91F612" w:rsidR="00452E79" w:rsidRPr="00452E79" w:rsidRDefault="00452E79" w:rsidP="001C3331">
      <w:pPr>
        <w:spacing w:line="480" w:lineRule="auto"/>
        <w:rPr>
          <w:rFonts w:ascii="Times New Roman" w:hAnsi="Times New Roman" w:cs="Times New Roman"/>
        </w:rPr>
      </w:pPr>
    </w:p>
    <w:p w14:paraId="139A06A1" w14:textId="16FD0C28" w:rsidR="00452E79" w:rsidRPr="00452E79" w:rsidRDefault="00452E79" w:rsidP="001C3331">
      <w:pPr>
        <w:spacing w:line="480" w:lineRule="auto"/>
        <w:rPr>
          <w:rFonts w:ascii="Times New Roman" w:hAnsi="Times New Roman" w:cs="Times New Roman"/>
        </w:rPr>
      </w:pPr>
    </w:p>
    <w:p w14:paraId="04C820D1" w14:textId="0C9FB3F1" w:rsidR="00452E79" w:rsidRPr="00452E79" w:rsidRDefault="00452E79" w:rsidP="001C3331">
      <w:pPr>
        <w:spacing w:line="480" w:lineRule="auto"/>
        <w:rPr>
          <w:rFonts w:ascii="Times New Roman" w:hAnsi="Times New Roman" w:cs="Times New Roman"/>
        </w:rPr>
      </w:pPr>
    </w:p>
    <w:p w14:paraId="0C6EB1A4" w14:textId="3DEB4149" w:rsidR="00B160FA" w:rsidRPr="001C3331" w:rsidRDefault="00B160FA" w:rsidP="001C3331">
      <w:pPr>
        <w:spacing w:line="480" w:lineRule="auto"/>
        <w:rPr>
          <w:rFonts w:ascii="Times New Roman" w:hAnsi="Times New Roman" w:cs="Times New Roman"/>
          <w:b/>
          <w:bCs/>
        </w:rPr>
      </w:pPr>
      <w:r w:rsidRPr="001C3331">
        <w:rPr>
          <w:rFonts w:ascii="Times New Roman" w:hAnsi="Times New Roman" w:cs="Times New Roman"/>
          <w:b/>
          <w:bCs/>
        </w:rPr>
        <w:t>4.1 Serverless Functions</w:t>
      </w:r>
    </w:p>
    <w:p w14:paraId="1ADCA55F" w14:textId="5BBCF1CC" w:rsidR="00B63CC6" w:rsidRDefault="00B160FA" w:rsidP="001C3331">
      <w:pPr>
        <w:spacing w:line="480" w:lineRule="auto"/>
        <w:rPr>
          <w:rFonts w:ascii="Times New Roman" w:hAnsi="Times New Roman" w:cs="Times New Roman"/>
        </w:rPr>
      </w:pPr>
      <w:r>
        <w:rPr>
          <w:rFonts w:ascii="Times New Roman" w:hAnsi="Times New Roman" w:cs="Times New Roman"/>
        </w:rPr>
        <w:tab/>
        <w:t xml:space="preserve">Serverless functions refer to pieces of relatively small code which will get executed in a completely managed environment. Serverless functions can be a valid tool in most applications. It is hard to advocate for them for every application or role, but they have their uses and the persons deploying them has to think and play to their strengths. The strengths of functions are that they are relatively easy to set them up and get them running code you might have. Most cloud vendors have their own implementation of how they interact with their cloud services and most of the cloud vendors have the same relative restrictions on the functions. As opposed to full on virtual machines or servers with language software development kits </w:t>
      </w:r>
      <w:r w:rsidR="00EB6742">
        <w:rPr>
          <w:rFonts w:ascii="Times New Roman" w:hAnsi="Times New Roman" w:cs="Times New Roman"/>
        </w:rPr>
        <w:t xml:space="preserve">(SDK) </w:t>
      </w:r>
      <w:r>
        <w:rPr>
          <w:rFonts w:ascii="Times New Roman" w:hAnsi="Times New Roman" w:cs="Times New Roman"/>
        </w:rPr>
        <w:t>installed and almost no limitations on how the programming language can interact with the filesystem via its application programming interface; functions are limited on which service they can access with the provided permission roles and how long they can execute for, and how much memory they are able to occupy and make use of.</w:t>
      </w:r>
      <w:r w:rsidR="00B63CC6">
        <w:rPr>
          <w:rFonts w:ascii="Times New Roman" w:hAnsi="Times New Roman" w:cs="Times New Roman"/>
        </w:rPr>
        <w:t xml:space="preserve"> However, at the same time, they also benefit from significantly reduced operational costs, complexity and engineering lead time </w:t>
      </w:r>
      <w:r w:rsidR="00B63CC6">
        <w:rPr>
          <w:rFonts w:ascii="Times New Roman" w:hAnsi="Times New Roman" w:cs="Times New Roman"/>
        </w:rPr>
        <w:fldChar w:fldCharType="begin"/>
      </w:r>
      <w:r w:rsidR="00B63CC6">
        <w:rPr>
          <w:rFonts w:ascii="Times New Roman" w:hAnsi="Times New Roman" w:cs="Times New Roman"/>
        </w:rPr>
        <w:instrText xml:space="preserve"> ADDIN ZOTERO_ITEM CSL_CITATION {"citationID":"GlCbok5A","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B63CC6">
        <w:rPr>
          <w:rFonts w:ascii="Times New Roman" w:hAnsi="Times New Roman" w:cs="Times New Roman"/>
        </w:rPr>
        <w:fldChar w:fldCharType="separate"/>
      </w:r>
      <w:r w:rsidR="00B63CC6">
        <w:rPr>
          <w:rFonts w:ascii="Times New Roman" w:hAnsi="Times New Roman" w:cs="Times New Roman"/>
          <w:noProof/>
        </w:rPr>
        <w:t>[2]</w:t>
      </w:r>
      <w:r w:rsidR="00B63CC6">
        <w:rPr>
          <w:rFonts w:ascii="Times New Roman" w:hAnsi="Times New Roman" w:cs="Times New Roman"/>
        </w:rPr>
        <w:fldChar w:fldCharType="end"/>
      </w:r>
      <w:r w:rsidR="00B63CC6">
        <w:rPr>
          <w:rFonts w:ascii="Times New Roman" w:hAnsi="Times New Roman" w:cs="Times New Roman"/>
        </w:rPr>
        <w:t xml:space="preserve">. </w:t>
      </w:r>
    </w:p>
    <w:p w14:paraId="353D8611" w14:textId="7A950562" w:rsidR="002D2A38" w:rsidRDefault="00B63CC6" w:rsidP="001C3331">
      <w:pPr>
        <w:spacing w:line="480" w:lineRule="auto"/>
        <w:rPr>
          <w:rFonts w:ascii="Times New Roman" w:hAnsi="Times New Roman" w:cs="Times New Roman"/>
        </w:rPr>
      </w:pPr>
      <w:r>
        <w:rPr>
          <w:rFonts w:ascii="Times New Roman" w:hAnsi="Times New Roman" w:cs="Times New Roman"/>
        </w:rPr>
        <w:tab/>
        <w:t xml:space="preserve">Serverless functions can be as small as few lines of code which can be edited directly in the cloud providers web interface and can be deployed directly to live sources from the online interface. It is however not advisable to perform all the programming or testing from the web interface. The difficulty comes in that such interfaces are often quite clunky and different that how a person, a team or company prefer them. For example, Microsoft Azure Functions can be edited and deployed directly from their dedicated Azure Functions webpage. In addition, one is able to write code directly via </w:t>
      </w:r>
      <w:r w:rsidR="002D2A38">
        <w:rPr>
          <w:rFonts w:ascii="Times New Roman" w:hAnsi="Times New Roman" w:cs="Times New Roman"/>
        </w:rPr>
        <w:t xml:space="preserve">the available </w:t>
      </w:r>
      <w:r w:rsidR="002D2A38">
        <w:rPr>
          <w:rFonts w:ascii="Times New Roman" w:hAnsi="Times New Roman" w:cs="Times New Roman"/>
        </w:rPr>
        <w:lastRenderedPageBreak/>
        <w:t xml:space="preserve">online code editor; if online editing is too cumbersome, you are able to write code offline on your device and then upload the project and all its files via the online upload files options. Even if that is not up to the developer’s liking, they are able to use Microsoft’s development tools such as Visual Studio or their text editor Visual Studio Code which have support via officially released plugins which allow you to create functions, write code and then upload it from the software. In essence, Microsoft provides flexibility and choices to the developers. On a personal experience, I have found their tools and support to very helpful and friendly towards developers. </w:t>
      </w:r>
    </w:p>
    <w:p w14:paraId="1B30A1BE" w14:textId="67A68EEE" w:rsidR="00B63CC6" w:rsidRDefault="002D2A38" w:rsidP="001C3331">
      <w:pPr>
        <w:spacing w:line="480" w:lineRule="auto"/>
        <w:rPr>
          <w:rFonts w:ascii="Times New Roman" w:hAnsi="Times New Roman" w:cs="Times New Roman"/>
        </w:rPr>
      </w:pPr>
      <w:r>
        <w:rPr>
          <w:rFonts w:ascii="Times New Roman" w:hAnsi="Times New Roman" w:cs="Times New Roman"/>
        </w:rPr>
        <w:tab/>
        <w:t xml:space="preserve">Most cloud vendors such as Google, Microsoft ad Amazon also support multiple programming languages for their serverless compute functions. For instance, Microsoft currently supports </w:t>
      </w:r>
      <w:r w:rsidR="00EB6742">
        <w:rPr>
          <w:rFonts w:ascii="Times New Roman" w:hAnsi="Times New Roman" w:cs="Times New Roman"/>
        </w:rPr>
        <w:t>JavaScript</w:t>
      </w:r>
      <w:r>
        <w:rPr>
          <w:rFonts w:ascii="Times New Roman" w:hAnsi="Times New Roman" w:cs="Times New Roman"/>
        </w:rPr>
        <w:t xml:space="preserve">, Java, </w:t>
      </w:r>
      <w:r w:rsidR="00FF6C5C">
        <w:rPr>
          <w:rFonts w:ascii="Times New Roman" w:hAnsi="Times New Roman" w:cs="Times New Roman"/>
        </w:rPr>
        <w:t xml:space="preserve">Python </w:t>
      </w:r>
      <w:r>
        <w:rPr>
          <w:rFonts w:ascii="Times New Roman" w:hAnsi="Times New Roman" w:cs="Times New Roman"/>
        </w:rPr>
        <w:t>and their programming language C#</w:t>
      </w:r>
      <w:r w:rsidR="00FF6C5C">
        <w:rPr>
          <w:rFonts w:ascii="Times New Roman" w:hAnsi="Times New Roman" w:cs="Times New Roman"/>
        </w:rPr>
        <w:t xml:space="preserve"> </w:t>
      </w:r>
      <w:r w:rsidR="00FF6C5C">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acxbdAej","properties":{"formattedCitation":"[13]","plainCitation":"[13]","noteIndex":0},"citationItems":[{"id":35,"uris":["http://zotero.org/users/local/HTl2aVBo/items/K3FIWXVD"],"uri":["http://zotero.org/users/local/HTl2aVBo/items/K3FIWXVD"],"itemData":{"id":35,"type":"webpage","title":"Supported languages in Azure Functions","abstract":"Learn which languages are supported (GA) and which are experimental or in preview.","URL":"https://docs.microsoft.com/en-us/azure/azure-functions/supported-languages","language":"en-us","author":[{"family":"ggailey777","given":""}],"accessed":{"date-parts":[["2019",6,26]]}}}],"schema":"https://github.com/citation-style-language/schema/raw/master/csl-citation.json"} </w:instrText>
      </w:r>
      <w:r w:rsidR="00FF6C5C">
        <w:rPr>
          <w:rFonts w:ascii="Times New Roman" w:hAnsi="Times New Roman" w:cs="Times New Roman"/>
        </w:rPr>
        <w:fldChar w:fldCharType="separate"/>
      </w:r>
      <w:r w:rsidR="00FF6C5C">
        <w:rPr>
          <w:rFonts w:ascii="Times New Roman" w:hAnsi="Times New Roman" w:cs="Times New Roman"/>
          <w:noProof/>
        </w:rPr>
        <w:t>[13]</w:t>
      </w:r>
      <w:r w:rsidR="00FF6C5C">
        <w:rPr>
          <w:rFonts w:ascii="Times New Roman" w:hAnsi="Times New Roman" w:cs="Times New Roman"/>
        </w:rPr>
        <w:fldChar w:fldCharType="end"/>
      </w:r>
      <w:r>
        <w:rPr>
          <w:rFonts w:ascii="Times New Roman" w:hAnsi="Times New Roman" w:cs="Times New Roman"/>
        </w:rPr>
        <w:t xml:space="preserve">. On the other hand, Amazon supports </w:t>
      </w:r>
      <w:r w:rsidR="00EB6742">
        <w:rPr>
          <w:rFonts w:ascii="Times New Roman" w:hAnsi="Times New Roman" w:cs="Times New Roman"/>
        </w:rPr>
        <w:t>JavaScript</w:t>
      </w:r>
      <w:r>
        <w:rPr>
          <w:rFonts w:ascii="Times New Roman" w:hAnsi="Times New Roman" w:cs="Times New Roman"/>
        </w:rPr>
        <w:t xml:space="preserve">, C#, Java, Go, Python, Ruby, PowerShell and also provides a Runtime API which allows developers to use any additional languages </w:t>
      </w:r>
      <w:r w:rsidR="0003788F">
        <w:rPr>
          <w:rFonts w:ascii="Times New Roman" w:hAnsi="Times New Roman" w:cs="Times New Roman"/>
        </w:rPr>
        <w:t xml:space="preserve">to create the functions </w:t>
      </w:r>
      <w:r w:rsidR="0003788F">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cUR5cydV","properties":{"formattedCitation":"[14]","plainCitation":"[14]","noteIndex":0},"citationItems":[{"id":33,"uris":["http://zotero.org/users/local/HTl2aVBo/items/6FD5HVGM"],"uri":["http://zotero.org/users/local/HTl2aVBo/items/6FD5HVGM"],"itemData":{"id":33,"type":"webpage","title":"AWS Lambda – FAQs","container-title":"Amazon Web Services, Inc.","abstract":"Read our AWS Lambda Frequently Asked Questions (FAQs).","URL":"https://aws.amazon.com/lambda/faqs/","language":"en-US","accessed":{"date-parts":[["2019",6,26]]}}}],"schema":"https://github.com/citation-style-language/schema/raw/master/csl-citation.json"} </w:instrText>
      </w:r>
      <w:r w:rsidR="0003788F">
        <w:rPr>
          <w:rFonts w:ascii="Times New Roman" w:hAnsi="Times New Roman" w:cs="Times New Roman"/>
        </w:rPr>
        <w:fldChar w:fldCharType="separate"/>
      </w:r>
      <w:r w:rsidR="00FF6C5C">
        <w:rPr>
          <w:rFonts w:ascii="Times New Roman" w:hAnsi="Times New Roman" w:cs="Times New Roman"/>
          <w:noProof/>
        </w:rPr>
        <w:t>[14]</w:t>
      </w:r>
      <w:r w:rsidR="0003788F">
        <w:rPr>
          <w:rFonts w:ascii="Times New Roman" w:hAnsi="Times New Roman" w:cs="Times New Roman"/>
        </w:rPr>
        <w:fldChar w:fldCharType="end"/>
      </w:r>
      <w:r w:rsidR="0003788F">
        <w:rPr>
          <w:rFonts w:ascii="Times New Roman" w:hAnsi="Times New Roman" w:cs="Times New Roman"/>
        </w:rPr>
        <w:t xml:space="preserve">. </w:t>
      </w:r>
      <w:r w:rsidR="00EB6742">
        <w:rPr>
          <w:rFonts w:ascii="Times New Roman" w:hAnsi="Times New Roman" w:cs="Times New Roman"/>
        </w:rPr>
        <w:t xml:space="preserve">When choosing a cloud vendor, a team has to be aware of all the services and languages that are supported for that given function provider. On a personal note, it is also advisable to see if the cloud provider provides the developer with an offline SDK which can be used to test the function before deploying it to a live resource. Since the cost of the function is computed when it is run and the calculation incorporates variables such as the execution time, the amount of ram used and if it interacted with any other services, it is useful to test it on a development environment to make sure that the team is not being charged for testing while developing. </w:t>
      </w:r>
    </w:p>
    <w:p w14:paraId="7BC62550" w14:textId="7B925AA1" w:rsidR="00EB6742" w:rsidRDefault="00EB6742" w:rsidP="001C3331">
      <w:pPr>
        <w:spacing w:line="480" w:lineRule="auto"/>
        <w:rPr>
          <w:rFonts w:ascii="Times New Roman" w:hAnsi="Times New Roman" w:cs="Times New Roman"/>
        </w:rPr>
      </w:pPr>
    </w:p>
    <w:p w14:paraId="38ABDA56" w14:textId="31D0DFED" w:rsidR="00EB6742" w:rsidRPr="00452E79" w:rsidRDefault="00EB6742" w:rsidP="001C3331">
      <w:pPr>
        <w:spacing w:line="480" w:lineRule="auto"/>
        <w:rPr>
          <w:rFonts w:ascii="Times New Roman" w:hAnsi="Times New Roman" w:cs="Times New Roman"/>
        </w:rPr>
      </w:pPr>
      <w:r>
        <w:rPr>
          <w:rFonts w:ascii="Times New Roman" w:hAnsi="Times New Roman" w:cs="Times New Roman"/>
        </w:rPr>
        <w:lastRenderedPageBreak/>
        <w:tab/>
        <w:t>On an operational level, it is also important to discuss how a serverless function is executed. Generally, when a team has decided on developing their software with functions in mind, they are also going to be making use of other cloud services such as an API gateway or a database. There is generally a single way that a serverless function can be executed, and it is via some received event. The receiv</w:t>
      </w:r>
      <w:r w:rsidR="00D76D2A">
        <w:rPr>
          <w:rFonts w:ascii="Times New Roman" w:hAnsi="Times New Roman" w:cs="Times New Roman"/>
        </w:rPr>
        <w:t xml:space="preserve">ing event can be an HTTP method such as GET or POST. The Hypertext Transfer Protocol (HTTP) is used to communicate between a client and a server, it is a request-response protocol </w:t>
      </w:r>
      <w:r w:rsidR="00D76D2A">
        <w:rPr>
          <w:rFonts w:ascii="Times New Roman" w:hAnsi="Times New Roman" w:cs="Times New Roman"/>
        </w:rPr>
        <w:fldChar w:fldCharType="begin"/>
      </w:r>
      <w:r w:rsidR="00D76D2A">
        <w:rPr>
          <w:rFonts w:ascii="Times New Roman" w:hAnsi="Times New Roman" w:cs="Times New Roman"/>
        </w:rPr>
        <w:instrText xml:space="preserve"> ADDIN ZOTERO_ITEM CSL_CITATION {"citationID":"PAGGFLF3","properties":{"formattedCitation":"[15]","plainCitation":"[15]","noteIndex":0},"citationItems":[{"id":37,"uris":["http://zotero.org/users/local/HTl2aVBo/items/ZAX4NIFB"],"uri":["http://zotero.org/users/local/HTl2aVBo/items/ZAX4NIFB"],"itemData":{"id":37,"type":"webpage","title":"HTTP Methods GET vs POST","URL":"https://www.w3schools.com/tags/ref_httpmethods.asp","accessed":{"date-parts":[["2019",6,26]]}}}],"schema":"https://github.com/citation-style-language/schema/raw/master/csl-citation.json"} </w:instrText>
      </w:r>
      <w:r w:rsidR="00D76D2A">
        <w:rPr>
          <w:rFonts w:ascii="Times New Roman" w:hAnsi="Times New Roman" w:cs="Times New Roman"/>
        </w:rPr>
        <w:fldChar w:fldCharType="separate"/>
      </w:r>
      <w:r w:rsidR="00D76D2A">
        <w:rPr>
          <w:rFonts w:ascii="Times New Roman" w:hAnsi="Times New Roman" w:cs="Times New Roman"/>
          <w:noProof/>
        </w:rPr>
        <w:t>[15]</w:t>
      </w:r>
      <w:r w:rsidR="00D76D2A">
        <w:rPr>
          <w:rFonts w:ascii="Times New Roman" w:hAnsi="Times New Roman" w:cs="Times New Roman"/>
        </w:rPr>
        <w:fldChar w:fldCharType="end"/>
      </w:r>
      <w:r w:rsidR="00D76D2A">
        <w:rPr>
          <w:rFonts w:ascii="Times New Roman" w:hAnsi="Times New Roman" w:cs="Times New Roman"/>
        </w:rPr>
        <w:t>. An HTTP request can be made to the web address that is exposed for the serverless function, which will in turn raise an event which is intercepted and is responsible for the function executing either based on the request payment or other determined workflow. The functions underneath is run on container technology, meaning that when the request is received, the container where the code for the function is hosted, is spun up and the code is then run and the output is logged and sent to wherever specified and the container is then shut down. This is the biggest drawing point of the serverless architecture, you only pay for the code for as long as it ran</w:t>
      </w:r>
      <w:r w:rsidR="003B02E0">
        <w:rPr>
          <w:rFonts w:ascii="Times New Roman" w:hAnsi="Times New Roman" w:cs="Times New Roman"/>
        </w:rPr>
        <w:t xml:space="preserve"> and the resources it used.</w:t>
      </w:r>
      <w:r w:rsidR="00D76D2A">
        <w:rPr>
          <w:rFonts w:ascii="Times New Roman" w:hAnsi="Times New Roman" w:cs="Times New Roman"/>
        </w:rPr>
        <w:t xml:space="preserve"> The container does not exist for much longer than the time taken to execute the code. The concept of just having your code run and only worrying about the business logic, </w:t>
      </w:r>
      <w:r w:rsidR="003B02E0">
        <w:rPr>
          <w:rFonts w:ascii="Times New Roman" w:hAnsi="Times New Roman" w:cs="Times New Roman"/>
        </w:rPr>
        <w:t xml:space="preserve">and having the rest be fully managed is a refreshing idea. </w:t>
      </w:r>
    </w:p>
    <w:p w14:paraId="763DB5F2" w14:textId="3879FE60" w:rsidR="00452E79" w:rsidRPr="00452E79" w:rsidRDefault="00452E79" w:rsidP="001C3331">
      <w:pPr>
        <w:spacing w:line="480" w:lineRule="auto"/>
        <w:rPr>
          <w:rFonts w:ascii="Times New Roman" w:hAnsi="Times New Roman" w:cs="Times New Roman"/>
        </w:rPr>
      </w:pPr>
    </w:p>
    <w:p w14:paraId="3B206D49" w14:textId="41FC7E7B" w:rsidR="00452E79" w:rsidRDefault="00452E79" w:rsidP="001C3331">
      <w:pPr>
        <w:spacing w:line="480" w:lineRule="auto"/>
        <w:rPr>
          <w:rFonts w:ascii="Times New Roman" w:hAnsi="Times New Roman" w:cs="Times New Roman"/>
        </w:rPr>
      </w:pPr>
    </w:p>
    <w:p w14:paraId="0E8D1485" w14:textId="77777777" w:rsidR="004250AD" w:rsidRPr="00452E79" w:rsidRDefault="004250AD" w:rsidP="001C3331">
      <w:pPr>
        <w:spacing w:line="480" w:lineRule="auto"/>
        <w:rPr>
          <w:rFonts w:ascii="Times New Roman" w:hAnsi="Times New Roman" w:cs="Times New Roman"/>
        </w:rPr>
      </w:pPr>
    </w:p>
    <w:p w14:paraId="46CFC1B2" w14:textId="77777777" w:rsidR="001C3331" w:rsidRDefault="001C3331" w:rsidP="001C3331">
      <w:pPr>
        <w:spacing w:line="480" w:lineRule="auto"/>
        <w:rPr>
          <w:rFonts w:ascii="Times New Roman" w:hAnsi="Times New Roman" w:cs="Times New Roman"/>
          <w:b/>
          <w:bCs/>
        </w:rPr>
      </w:pPr>
    </w:p>
    <w:p w14:paraId="51E9C74A" w14:textId="77777777" w:rsidR="001C3331" w:rsidRDefault="001C3331" w:rsidP="001C3331">
      <w:pPr>
        <w:spacing w:line="480" w:lineRule="auto"/>
        <w:rPr>
          <w:rFonts w:ascii="Times New Roman" w:hAnsi="Times New Roman" w:cs="Times New Roman"/>
          <w:b/>
          <w:bCs/>
        </w:rPr>
      </w:pPr>
    </w:p>
    <w:p w14:paraId="4E56DE91" w14:textId="1D79657C" w:rsidR="00881571" w:rsidRPr="001C3331" w:rsidRDefault="00881571" w:rsidP="001C3331">
      <w:pPr>
        <w:spacing w:line="480" w:lineRule="auto"/>
        <w:rPr>
          <w:rFonts w:ascii="Times New Roman" w:hAnsi="Times New Roman" w:cs="Times New Roman"/>
          <w:b/>
          <w:bCs/>
        </w:rPr>
      </w:pPr>
      <w:r w:rsidRPr="001C3331">
        <w:rPr>
          <w:rFonts w:ascii="Times New Roman" w:hAnsi="Times New Roman" w:cs="Times New Roman"/>
          <w:b/>
          <w:bCs/>
        </w:rPr>
        <w:lastRenderedPageBreak/>
        <w:t>4.2 Serverless Database</w:t>
      </w:r>
      <w:r w:rsidR="001C3331">
        <w:rPr>
          <w:rFonts w:ascii="Times New Roman" w:hAnsi="Times New Roman" w:cs="Times New Roman"/>
          <w:b/>
          <w:bCs/>
        </w:rPr>
        <w:t>s</w:t>
      </w:r>
    </w:p>
    <w:p w14:paraId="2CD92897" w14:textId="5048F956" w:rsidR="00E50393" w:rsidRDefault="00881571" w:rsidP="001C3331">
      <w:pPr>
        <w:spacing w:line="480" w:lineRule="auto"/>
        <w:rPr>
          <w:rFonts w:ascii="Times New Roman" w:hAnsi="Times New Roman" w:cs="Times New Roman"/>
        </w:rPr>
      </w:pPr>
      <w:r>
        <w:rPr>
          <w:rFonts w:ascii="Times New Roman" w:hAnsi="Times New Roman" w:cs="Times New Roman"/>
        </w:rPr>
        <w:tab/>
        <w:t xml:space="preserve">In a serverless architecture, it is important that as many possible </w:t>
      </w:r>
      <w:r w:rsidR="00AB191D">
        <w:rPr>
          <w:rFonts w:ascii="Times New Roman" w:hAnsi="Times New Roman" w:cs="Times New Roman"/>
        </w:rPr>
        <w:t xml:space="preserve">components or services be serverless as well. The main goal is to be highly scalable and highly available. It does not matter if the application is ground breaking or the next greatest thing, if no one is able to access the application due to it being overloaded, it will never be popular. </w:t>
      </w:r>
      <w:r w:rsidR="00E6663B">
        <w:rPr>
          <w:rFonts w:ascii="Times New Roman" w:hAnsi="Times New Roman" w:cs="Times New Roman"/>
        </w:rPr>
        <w:t>The application should be accessible from a dozen clients to a million clients with no perceivable degradation.</w:t>
      </w:r>
      <w:r w:rsidR="00652A07">
        <w:rPr>
          <w:rFonts w:ascii="Times New Roman" w:hAnsi="Times New Roman" w:cs="Times New Roman"/>
        </w:rPr>
        <w:t xml:space="preserve"> A database is </w:t>
      </w:r>
      <w:r w:rsidR="00837A04">
        <w:rPr>
          <w:rFonts w:ascii="Times New Roman" w:hAnsi="Times New Roman" w:cs="Times New Roman"/>
        </w:rPr>
        <w:t xml:space="preserve">generally the most important part of the workflow of any given software. The database is responsible for storing information that is going to be used in the business logic, so it needs to be available at any given time. </w:t>
      </w:r>
      <w:r w:rsidR="00E50393">
        <w:rPr>
          <w:rFonts w:ascii="Times New Roman" w:hAnsi="Times New Roman" w:cs="Times New Roman"/>
        </w:rPr>
        <w:t xml:space="preserve">Generally speaking, a database is usually installed on a server and the database users are created and the database management system is the middle layer which interacts between the data and clients. </w:t>
      </w:r>
    </w:p>
    <w:p w14:paraId="4AA53C93" w14:textId="1A924471" w:rsidR="00FB1AA6" w:rsidRDefault="00E50393" w:rsidP="001C3331">
      <w:pPr>
        <w:spacing w:line="480" w:lineRule="auto"/>
        <w:rPr>
          <w:rFonts w:ascii="Times New Roman" w:hAnsi="Times New Roman" w:cs="Times New Roman"/>
        </w:rPr>
      </w:pPr>
      <w:r>
        <w:rPr>
          <w:rFonts w:ascii="Times New Roman" w:hAnsi="Times New Roman" w:cs="Times New Roman"/>
        </w:rPr>
        <w:tab/>
        <w:t xml:space="preserve">Databases themselves come in a variety of flavors and support different model system. The two most popular database models are relational and document based. The relational database model supports collections of items with set, pre-defined relationships between them. Relational databases also support a single unified query language that is used to interact with the database and the data, it is called the Structured Query Language (SQL). SQL was adopted in the 1980s as the industry standard </w:t>
      </w:r>
      <w:r>
        <w:rPr>
          <w:rFonts w:ascii="Times New Roman" w:hAnsi="Times New Roman" w:cs="Times New Roman"/>
        </w:rPr>
        <w:fldChar w:fldCharType="begin"/>
      </w:r>
      <w:r>
        <w:rPr>
          <w:rFonts w:ascii="Times New Roman" w:hAnsi="Times New Roman" w:cs="Times New Roman"/>
        </w:rPr>
        <w:instrText xml:space="preserve"> ADDIN ZOTERO_ITEM CSL_CITATION {"citationID":"Dyejyz0I","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w:t>
      </w:r>
      <w:r w:rsidR="00322639">
        <w:rPr>
          <w:rFonts w:ascii="Times New Roman" w:hAnsi="Times New Roman" w:cs="Times New Roman"/>
        </w:rPr>
        <w:t xml:space="preserve"> For relational databases, such a standardization led to its huge growth in popularity, one only had to learn a general form of the SQL standard and suddenly they had the knowledge to work with almost all the SQL databases. Not every single database has the same SQL language implemented, </w:t>
      </w:r>
      <w:r w:rsidR="001951B9">
        <w:rPr>
          <w:rFonts w:ascii="Times New Roman" w:hAnsi="Times New Roman" w:cs="Times New Roman"/>
        </w:rPr>
        <w:t xml:space="preserve">there tend to small differences from one to another. That’s why the standard was created and even then, not every vendor supports the whole standard. SQL </w:t>
      </w:r>
      <w:r w:rsidR="001951B9">
        <w:rPr>
          <w:rFonts w:ascii="Times New Roman" w:hAnsi="Times New Roman" w:cs="Times New Roman"/>
        </w:rPr>
        <w:lastRenderedPageBreak/>
        <w:t>works well with databases with relations between the objec</w:t>
      </w:r>
      <w:r w:rsidR="007B4285">
        <w:rPr>
          <w:rFonts w:ascii="Times New Roman" w:hAnsi="Times New Roman" w:cs="Times New Roman"/>
        </w:rPr>
        <w:t xml:space="preserve">ts. In a database, there is a table which consists of rows, each row can have multiple columns for various data required. Tables are the main components of a database, since that is where the data is stored. A row can have one or more columns of various datatypes. For example, there can be a table called Users where each key can be a unique user and the column for that row can have information such as first name, last name, and age. Every column must have a datatype, and it is up to the developer to find the best datatype that fits the information that will be going into the column </w:t>
      </w:r>
      <w:r w:rsidR="007B4285">
        <w:rPr>
          <w:rFonts w:ascii="Times New Roman" w:hAnsi="Times New Roman" w:cs="Times New Roman"/>
        </w:rPr>
        <w:fldChar w:fldCharType="begin"/>
      </w:r>
      <w:r w:rsidR="007B4285">
        <w:rPr>
          <w:rFonts w:ascii="Times New Roman" w:hAnsi="Times New Roman" w:cs="Times New Roman"/>
        </w:rPr>
        <w:instrText xml:space="preserve"> ADDIN ZOTERO_ITEM CSL_CITATION {"citationID":"qm9uTlsZ","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sidR="007B4285">
        <w:rPr>
          <w:rFonts w:ascii="Times New Roman" w:hAnsi="Times New Roman" w:cs="Times New Roman"/>
        </w:rPr>
        <w:fldChar w:fldCharType="separate"/>
      </w:r>
      <w:r w:rsidR="007B4285">
        <w:rPr>
          <w:rFonts w:ascii="Times New Roman" w:hAnsi="Times New Roman" w:cs="Times New Roman"/>
          <w:noProof/>
        </w:rPr>
        <w:t>[16]</w:t>
      </w:r>
      <w:r w:rsidR="007B4285">
        <w:rPr>
          <w:rFonts w:ascii="Times New Roman" w:hAnsi="Times New Roman" w:cs="Times New Roman"/>
        </w:rPr>
        <w:fldChar w:fldCharType="end"/>
      </w:r>
      <w:r w:rsidR="007B4285">
        <w:rPr>
          <w:rFonts w:ascii="Times New Roman" w:hAnsi="Times New Roman" w:cs="Times New Roman"/>
        </w:rPr>
        <w:t>.</w:t>
      </w:r>
      <w:r w:rsidR="008B235B">
        <w:rPr>
          <w:rFonts w:ascii="Times New Roman" w:hAnsi="Times New Roman" w:cs="Times New Roman"/>
        </w:rPr>
        <w:t xml:space="preserve"> SQL databases </w:t>
      </w:r>
      <w:r w:rsidR="00FB1AA6">
        <w:rPr>
          <w:rFonts w:ascii="Times New Roman" w:hAnsi="Times New Roman" w:cs="Times New Roman"/>
        </w:rPr>
        <w:t>are</w:t>
      </w:r>
      <w:r w:rsidR="008B235B">
        <w:rPr>
          <w:rFonts w:ascii="Times New Roman" w:hAnsi="Times New Roman" w:cs="Times New Roman"/>
        </w:rPr>
        <w:t xml:space="preserve"> by far the most popular these days and they have remained so</w:t>
      </w:r>
      <w:r w:rsidR="00FB1AA6">
        <w:rPr>
          <w:rFonts w:ascii="Times New Roman" w:hAnsi="Times New Roman" w:cs="Times New Roman"/>
        </w:rPr>
        <w:t xml:space="preserve"> </w:t>
      </w:r>
      <w:r w:rsidR="008B235B">
        <w:rPr>
          <w:rFonts w:ascii="Times New Roman" w:hAnsi="Times New Roman" w:cs="Times New Roman"/>
        </w:rPr>
        <w:t>due to nature of the data that the application is manipulating</w:t>
      </w:r>
      <w:r w:rsidR="00FB1AA6">
        <w:rPr>
          <w:rFonts w:ascii="Times New Roman" w:hAnsi="Times New Roman" w:cs="Times New Roman"/>
        </w:rPr>
        <w:t>.</w:t>
      </w:r>
    </w:p>
    <w:p w14:paraId="2E84EE7E" w14:textId="7858619D" w:rsidR="008C19AD" w:rsidRDefault="00FB1AA6" w:rsidP="001C3331">
      <w:pPr>
        <w:spacing w:line="480" w:lineRule="auto"/>
        <w:rPr>
          <w:rFonts w:ascii="Times New Roman" w:hAnsi="Times New Roman" w:cs="Times New Roman"/>
        </w:rPr>
      </w:pPr>
      <w:r>
        <w:rPr>
          <w:rFonts w:ascii="Times New Roman" w:hAnsi="Times New Roman" w:cs="Times New Roman"/>
        </w:rPr>
        <w:tab/>
        <w:t xml:space="preserve">The other popular type of databases is referred to as NoSQL databases. NoSQL which stands for “no SQL” or “non-relational” is an alternative which provides ways around some of the pitfalls of the relational databases. They store and manage data in such a way that allows for developers to optimize their applications for high speed and extreme flexibility. NoSQL databases were pioneered by some of the giants in the tech field such as Google, Amazon and Facebook. The biggest benefit of NoSQL databases is that it can be scaled horizontally across plethora of servers, which a SQL database cannot accomplish in an easy manner </w:t>
      </w:r>
      <w:r>
        <w:rPr>
          <w:rFonts w:ascii="Times New Roman" w:hAnsi="Times New Roman" w:cs="Times New Roman"/>
        </w:rPr>
        <w:fldChar w:fldCharType="begin"/>
      </w:r>
      <w:r>
        <w:rPr>
          <w:rFonts w:ascii="Times New Roman" w:hAnsi="Times New Roman" w:cs="Times New Roman"/>
        </w:rPr>
        <w:instrText xml:space="preserve"> ADDIN ZOTERO_ITEM CSL_CITATION {"citationID":"t5mdCnxO","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ere are plenty of disadvantages to NoSQL as well; firstly, if the data is highly relational, it becomes harder to represent in a non-relational database schema. Additionally, NoSQL does not provide the same level of data consistency as a traditional SQL database </w:t>
      </w:r>
      <w:r>
        <w:rPr>
          <w:rFonts w:ascii="Times New Roman" w:hAnsi="Times New Roman" w:cs="Times New Roman"/>
        </w:rPr>
        <w:fldChar w:fldCharType="begin"/>
      </w:r>
      <w:r>
        <w:rPr>
          <w:rFonts w:ascii="Times New Roman" w:hAnsi="Times New Roman" w:cs="Times New Roman"/>
        </w:rPr>
        <w:instrText xml:space="preserve"> ADDIN ZOTERO_ITEM CSL_CITATION {"citationID":"ecw0WUzH","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is is primarily because where the traditional SQL databases focus on the reliability of data transactions, the NoSQL sacrifices that aspect to focus on speed and scalability. </w:t>
      </w:r>
      <w:r w:rsidR="008C19AD">
        <w:rPr>
          <w:rFonts w:ascii="Times New Roman" w:hAnsi="Times New Roman" w:cs="Times New Roman"/>
        </w:rPr>
        <w:t xml:space="preserve">One additional benefit of NoSQL </w:t>
      </w:r>
      <w:r w:rsidR="008C19AD">
        <w:rPr>
          <w:rFonts w:ascii="Times New Roman" w:hAnsi="Times New Roman" w:cs="Times New Roman"/>
        </w:rPr>
        <w:lastRenderedPageBreak/>
        <w:t xml:space="preserve">is also that any given data can be stored in any other record. There are four popular types of NoSQL databases, and they are document databases, key-value stores, wide column stores and graph databases. We will be focusing on the first one, document database. </w:t>
      </w:r>
    </w:p>
    <w:p w14:paraId="66FDEBA7" w14:textId="5CD77338" w:rsidR="008C19AD" w:rsidRDefault="008C19AD" w:rsidP="004250AD">
      <w:pPr>
        <w:spacing w:line="480" w:lineRule="auto"/>
        <w:ind w:firstLine="720"/>
        <w:rPr>
          <w:rFonts w:ascii="Times New Roman" w:hAnsi="Times New Roman" w:cs="Times New Roman"/>
        </w:rPr>
      </w:pPr>
      <w:r>
        <w:rPr>
          <w:rFonts w:ascii="Times New Roman" w:hAnsi="Times New Roman" w:cs="Times New Roman"/>
        </w:rPr>
        <w:t xml:space="preserve">This project needed a scalable database </w:t>
      </w:r>
      <w:r w:rsidR="00C42A72">
        <w:rPr>
          <w:rFonts w:ascii="Times New Roman" w:hAnsi="Times New Roman" w:cs="Times New Roman"/>
        </w:rPr>
        <w:t xml:space="preserve">and the data for each student was already a bit based on a “page” of the student’s record. So, it made sense to choose a document-based NoSQL database such as Microsoft’s Azure Cosmos DB. Azure Cosmos DB is Microsofts answer to a globally distributed, scalable database as a service. It allows users to scale the throughput required and storage across their highly available Azure regions worldwide. Additionally, when designing the project, I did not have to worry about a database schema. Designing </w:t>
      </w:r>
      <w:r w:rsidR="00FD7FD6">
        <w:rPr>
          <w:rFonts w:ascii="Times New Roman" w:hAnsi="Times New Roman" w:cs="Times New Roman"/>
        </w:rPr>
        <w:t>a</w:t>
      </w:r>
      <w:r w:rsidR="00C42A72">
        <w:rPr>
          <w:rFonts w:ascii="Times New Roman" w:hAnsi="Times New Roman" w:cs="Times New Roman"/>
        </w:rPr>
        <w:t xml:space="preserve"> database schema can be time consuming in itself, so, when you can just store data as a JSON formatted page, it allows one to focus on other aspects of the project. </w:t>
      </w:r>
      <w:r w:rsidR="00FD7FD6">
        <w:rPr>
          <w:rFonts w:ascii="Times New Roman" w:hAnsi="Times New Roman" w:cs="Times New Roman"/>
        </w:rPr>
        <w:t>By far the biggest benefit of using Azure Cosmos DB was that it had support for a range of APIs for querying the database</w:t>
      </w:r>
      <w:r w:rsidR="00020847">
        <w:rPr>
          <w:rFonts w:ascii="Times New Roman" w:hAnsi="Times New Roman" w:cs="Times New Roman"/>
        </w:rPr>
        <w:t xml:space="preserve"> </w:t>
      </w:r>
      <w:r w:rsidR="00020847">
        <w:rPr>
          <w:rFonts w:ascii="Times New Roman" w:hAnsi="Times New Roman" w:cs="Times New Roman"/>
        </w:rPr>
        <w:fldChar w:fldCharType="begin"/>
      </w:r>
      <w:r w:rsidR="00020847">
        <w:rPr>
          <w:rFonts w:ascii="Times New Roman" w:hAnsi="Times New Roman" w:cs="Times New Roman"/>
        </w:rPr>
        <w:instrText xml:space="preserve"> ADDIN ZOTERO_ITEM CSL_CITATION {"citationID":"CaqxMlWd","properties":{"formattedCitation":"[18]","plainCitation":"[18]","noteIndex":0},"citationItems":[{"id":42,"uris":["http://zotero.org/users/local/HTl2aVBo/items/544V4C2W"],"uri":["http://zotero.org/users/local/HTl2aVBo/items/544V4C2W"],"itemData":{"id":42,"type":"webpage","title":"Getting started with SQL queries in Azure Cosmos DB","abstract":"Introduction to SQL queries","URL":"https://docs.microsoft.com/en-us/azure/cosmos-db/sql-query-getting-started","language":"en-us","author":[{"family":"timsander1","given":""}],"accessed":{"date-parts":[["2019",6,27]]}}}],"schema":"https://github.com/citation-style-language/schema/raw/master/csl-citation.json"} </w:instrText>
      </w:r>
      <w:r w:rsidR="00020847">
        <w:rPr>
          <w:rFonts w:ascii="Times New Roman" w:hAnsi="Times New Roman" w:cs="Times New Roman"/>
        </w:rPr>
        <w:fldChar w:fldCharType="separate"/>
      </w:r>
      <w:r w:rsidR="00020847">
        <w:rPr>
          <w:rFonts w:ascii="Times New Roman" w:hAnsi="Times New Roman" w:cs="Times New Roman"/>
          <w:noProof/>
        </w:rPr>
        <w:t>[18]</w:t>
      </w:r>
      <w:r w:rsidR="00020847">
        <w:rPr>
          <w:rFonts w:ascii="Times New Roman" w:hAnsi="Times New Roman" w:cs="Times New Roman"/>
        </w:rPr>
        <w:fldChar w:fldCharType="end"/>
      </w:r>
      <w:r w:rsidR="00FD7FD6">
        <w:rPr>
          <w:rFonts w:ascii="Times New Roman" w:hAnsi="Times New Roman" w:cs="Times New Roman"/>
        </w:rPr>
        <w:t xml:space="preserve">. Since I was already familiar with the SQL style of querying databases, it was easy to use the SQL API to query my document base NoSQL database. For someone that might not have the familiarity with a NoSQL type database, Cosmos DB is an excellent entry point due to its familiarity for those with SQL experience. </w:t>
      </w:r>
    </w:p>
    <w:p w14:paraId="506C1956" w14:textId="5E14EAF5" w:rsidR="00890A7C" w:rsidRDefault="00890A7C" w:rsidP="001C3331">
      <w:pPr>
        <w:spacing w:line="480" w:lineRule="auto"/>
        <w:rPr>
          <w:rFonts w:ascii="Times New Roman" w:hAnsi="Times New Roman" w:cs="Times New Roman"/>
        </w:rPr>
      </w:pPr>
    </w:p>
    <w:p w14:paraId="764A1C88" w14:textId="77777777" w:rsidR="001C3331" w:rsidRDefault="001C3331" w:rsidP="001C3331">
      <w:pPr>
        <w:spacing w:line="480" w:lineRule="auto"/>
        <w:rPr>
          <w:rFonts w:ascii="Times New Roman" w:hAnsi="Times New Roman" w:cs="Times New Roman"/>
        </w:rPr>
      </w:pPr>
    </w:p>
    <w:p w14:paraId="7D805FD6" w14:textId="77777777" w:rsidR="004250AD" w:rsidRDefault="004250AD" w:rsidP="001C3331">
      <w:pPr>
        <w:spacing w:line="480" w:lineRule="auto"/>
        <w:rPr>
          <w:rFonts w:ascii="Times New Roman" w:hAnsi="Times New Roman" w:cs="Times New Roman"/>
          <w:b/>
          <w:bCs/>
        </w:rPr>
      </w:pPr>
    </w:p>
    <w:p w14:paraId="592F7A40" w14:textId="77777777" w:rsidR="004250AD" w:rsidRDefault="004250AD" w:rsidP="001C3331">
      <w:pPr>
        <w:spacing w:line="480" w:lineRule="auto"/>
        <w:rPr>
          <w:rFonts w:ascii="Times New Roman" w:hAnsi="Times New Roman" w:cs="Times New Roman"/>
          <w:b/>
          <w:bCs/>
        </w:rPr>
      </w:pPr>
    </w:p>
    <w:p w14:paraId="61B7AB1E" w14:textId="77777777" w:rsidR="004250AD" w:rsidRDefault="004250AD" w:rsidP="001C3331">
      <w:pPr>
        <w:spacing w:line="480" w:lineRule="auto"/>
        <w:rPr>
          <w:rFonts w:ascii="Times New Roman" w:hAnsi="Times New Roman" w:cs="Times New Roman"/>
          <w:b/>
          <w:bCs/>
        </w:rPr>
      </w:pPr>
    </w:p>
    <w:p w14:paraId="6F6F8BFD" w14:textId="77777777" w:rsidR="004250AD" w:rsidRDefault="004250AD" w:rsidP="001C3331">
      <w:pPr>
        <w:spacing w:line="480" w:lineRule="auto"/>
        <w:rPr>
          <w:rFonts w:ascii="Times New Roman" w:hAnsi="Times New Roman" w:cs="Times New Roman"/>
          <w:b/>
          <w:bCs/>
        </w:rPr>
      </w:pPr>
    </w:p>
    <w:p w14:paraId="0F79FD8A" w14:textId="255A4FDD" w:rsidR="00890A7C" w:rsidRPr="004250AD" w:rsidRDefault="00890A7C" w:rsidP="001C3331">
      <w:pPr>
        <w:spacing w:line="480" w:lineRule="auto"/>
        <w:rPr>
          <w:rFonts w:ascii="Times New Roman" w:hAnsi="Times New Roman" w:cs="Times New Roman"/>
          <w:b/>
          <w:bCs/>
        </w:rPr>
      </w:pPr>
      <w:r w:rsidRPr="004250AD">
        <w:rPr>
          <w:rFonts w:ascii="Times New Roman" w:hAnsi="Times New Roman" w:cs="Times New Roman"/>
          <w:b/>
          <w:bCs/>
        </w:rPr>
        <w:lastRenderedPageBreak/>
        <w:t>4.3 Hash Functions</w:t>
      </w:r>
    </w:p>
    <w:p w14:paraId="1818CFF2" w14:textId="60534324" w:rsidR="00452E79" w:rsidRDefault="00890A7C" w:rsidP="001C3331">
      <w:pPr>
        <w:spacing w:line="480" w:lineRule="auto"/>
        <w:rPr>
          <w:rFonts w:ascii="Times New Roman" w:hAnsi="Times New Roman" w:cs="Times New Roman"/>
        </w:rPr>
      </w:pPr>
      <w:r>
        <w:rPr>
          <w:rFonts w:ascii="Times New Roman" w:hAnsi="Times New Roman" w:cs="Times New Roman"/>
        </w:rPr>
        <w:tab/>
        <w:t xml:space="preserve">Cryptography is used heavily throughout blockchains due to their nature of being cryptographically secure. Even though my project borrowed heavily from blockchain without actually being a blockchain per se, I still needed to incorporate hashing and hash functions into the project. </w:t>
      </w:r>
      <w:r w:rsidR="00487E57">
        <w:rPr>
          <w:rFonts w:ascii="Times New Roman" w:hAnsi="Times New Roman" w:cs="Times New Roman"/>
        </w:rPr>
        <w:t xml:space="preserve">Hashing is the process of making use of a hash function to generate a constant output for a given unique input. So, a hash function takes in an input, generally a string of any length, and it maps the input to an output which is a value of a specific length </w:t>
      </w:r>
      <w:r w:rsidR="00487E57">
        <w:rPr>
          <w:rFonts w:ascii="Times New Roman" w:hAnsi="Times New Roman" w:cs="Times New Roman"/>
        </w:rPr>
        <w:fldChar w:fldCharType="begin"/>
      </w:r>
      <w:r w:rsidR="00487E57">
        <w:rPr>
          <w:rFonts w:ascii="Times New Roman" w:hAnsi="Times New Roman" w:cs="Times New Roman"/>
        </w:rPr>
        <w:instrText xml:space="preserve"> ADDIN ZOTERO_ITEM CSL_CITATION {"citationID":"4Hrvs4fP","properties":{"formattedCitation":"[19]","plainCitation":"[19]","noteIndex":0},"citationItems":[{"id":46,"uris":["http://zotero.org/users/local/HTl2aVBo/items/KJBFKCVG"],"uri":["http://zotero.org/users/local/HTl2aVBo/items/KJBFKCVG"],"itemData":{"id":46,"type":"entry-encyclopedia","title":"Hash function","container-title":"Wikipedia","source":"Wikipedia","abstract":"A hash function is any function that can be used to map data of arbitrary size onto data of a fixed size. The values returned by a hash function are called hash values, hash codes, digests, or simply hashes. Hash functions are often used in combination with a hash table, a common data structure used in computer software for rapid data lookup. Hash functions accelerate table or database lookup by detecting duplicated records in a large file. One such application is finding similar stretches in DNA sequences. They are also useful in cryptography. A cryptographic hash function allows one to easily verify whether some input data map onto a given hash value, but if the input data is unknown it is deliberately difficult to reconstruct it (or any equivalent alternatives) by knowing the stored hash value. This is used for assuring integrity of transmitted data, and is the building block for HMACs, which provide message authentication.\nHash functions are related to (and often confused with) checksums, check digits, fingerprints, lossy compression, randomization functions, error-correcting codes, and ciphers. Although the concepts overlap to some extent, each one has its own uses and requirements and is designed and optimized differently. The HashKeeper database maintained by the American National Drug Intelligence Center, for instance, is more aptly described as a catalogue of file fingerprints than of hash values.","URL":"https://en.wikipedia.org/w/index.php?title=Hash_function&amp;oldid=899654887","note":"Page Version ID: 899654887","language":"en","issued":{"date-parts":[["2019",5,31]]},"accessed":{"date-parts":[["2019",6,27]]}}}],"schema":"https://github.com/citation-style-language/schema/raw/master/csl-citation.json"} </w:instrText>
      </w:r>
      <w:r w:rsidR="00487E57">
        <w:rPr>
          <w:rFonts w:ascii="Times New Roman" w:hAnsi="Times New Roman" w:cs="Times New Roman"/>
        </w:rPr>
        <w:fldChar w:fldCharType="separate"/>
      </w:r>
      <w:r w:rsidR="00487E57">
        <w:rPr>
          <w:rFonts w:ascii="Times New Roman" w:hAnsi="Times New Roman" w:cs="Times New Roman"/>
          <w:noProof/>
        </w:rPr>
        <w:t>[19]</w:t>
      </w:r>
      <w:r w:rsidR="00487E57">
        <w:rPr>
          <w:rFonts w:ascii="Times New Roman" w:hAnsi="Times New Roman" w:cs="Times New Roman"/>
        </w:rPr>
        <w:fldChar w:fldCharType="end"/>
      </w:r>
      <w:r w:rsidR="00487E57">
        <w:rPr>
          <w:rFonts w:ascii="Times New Roman" w:hAnsi="Times New Roman" w:cs="Times New Roman"/>
        </w:rPr>
        <w:t xml:space="preserve">. </w:t>
      </w:r>
      <w:r w:rsidR="00C62410">
        <w:rPr>
          <w:rFonts w:ascii="Times New Roman" w:hAnsi="Times New Roman" w:cs="Times New Roman"/>
        </w:rPr>
        <w:t>In the context of blockchains in cryptocurrencies, the transactions on the blockchains are taken as an input and run through a hashing algorithm which returns an output. So why is hashing required and important? For example, if we look at a popular hashing algorithm such as SHA-512, we know that our output will always have fixed length of 512 bits. This allows the input of any given length to always result in a hash with its length being 512 bits. There are a few properties of hash functions that make it ideal for this project. They are: deterministic</w:t>
      </w:r>
      <w:r w:rsidR="001C3331">
        <w:rPr>
          <w:rFonts w:ascii="Times New Roman" w:hAnsi="Times New Roman" w:cs="Times New Roman"/>
        </w:rPr>
        <w:t xml:space="preserve"> in nature</w:t>
      </w:r>
      <w:r w:rsidR="00C62410">
        <w:rPr>
          <w:rFonts w:ascii="Times New Roman" w:hAnsi="Times New Roman" w:cs="Times New Roman"/>
        </w:rPr>
        <w:t xml:space="preserve">, able to be quickly computed, pre-image resistance, small change in input changes the output, </w:t>
      </w:r>
      <w:r w:rsidR="00AC500F">
        <w:rPr>
          <w:rFonts w:ascii="Times New Roman" w:hAnsi="Times New Roman" w:cs="Times New Roman"/>
        </w:rPr>
        <w:t xml:space="preserve">being a one way computation </w:t>
      </w:r>
      <w:r w:rsidR="00C62410">
        <w:rPr>
          <w:rFonts w:ascii="Times New Roman" w:hAnsi="Times New Roman" w:cs="Times New Roman"/>
        </w:rPr>
        <w:t xml:space="preserve">and </w:t>
      </w:r>
      <w:r w:rsidR="001C3331">
        <w:rPr>
          <w:rFonts w:ascii="Times New Roman" w:hAnsi="Times New Roman" w:cs="Times New Roman"/>
        </w:rPr>
        <w:t xml:space="preserve">lastly being </w:t>
      </w:r>
      <w:r w:rsidR="00C62410">
        <w:rPr>
          <w:rFonts w:ascii="Times New Roman" w:hAnsi="Times New Roman" w:cs="Times New Roman"/>
        </w:rPr>
        <w:t>collision resistant</w:t>
      </w:r>
      <w:r w:rsidR="001C3331">
        <w:rPr>
          <w:rFonts w:ascii="Times New Roman" w:hAnsi="Times New Roman" w:cs="Times New Roman"/>
        </w:rPr>
        <w:t xml:space="preserve"> </w:t>
      </w:r>
      <w:r w:rsidR="001C3331">
        <w:rPr>
          <w:rFonts w:ascii="Times New Roman" w:hAnsi="Times New Roman" w:cs="Times New Roman"/>
        </w:rPr>
        <w:fldChar w:fldCharType="begin"/>
      </w:r>
      <w:r w:rsidR="001C3331">
        <w:rPr>
          <w:rFonts w:ascii="Times New Roman" w:hAnsi="Times New Roman" w:cs="Times New Roman"/>
        </w:rPr>
        <w:instrText xml:space="preserve"> ADDIN ZOTERO_ITEM CSL_CITATION {"citationID":"eFJ3Uqf1","properties":{"formattedCitation":"[20]","plainCitation":"[20]","noteIndex":0},"citationItems":[{"id":48,"uris":["http://zotero.org/users/local/HTl2aVBo/items/PC2ASBB4"],"uri":["http://zotero.org/users/local/HTl2aVBo/items/PC2ASBB4"],"itemData":{"id":48,"type":"webpage","title":"What Is Hashing? [Step-by-Step Guide-Under Hood Of Blockchain]","container-title":"Blockgeeks","abstract":"So, what really is hashing? TLDR: Hashing is generating a value or values from a string of text using a mathematical function. Hashing is one way to enable securityÂ during the process of message transmission when the message is intended for a particular recipient only. A formula generates the hash, which helps to protect the security of the transmission against tampering. -AMAZONPOLLY-ONLYWORDS-START- It is important to know how blockchain Hashing works. In order to do that, however, we need to first understand one of the core principles that go into blockchain creation. Blockchain technology is one of the most innovative and","URL":"https://blockgeeks.com/guides/what-is-hashing/","title-short":"What Is Hashing?","language":"en-CA","issued":{"date-parts":[["2017",8,6]]},"accessed":{"date-parts":[["2019",6,27]]}}}],"schema":"https://github.com/citation-style-language/schema/raw/master/csl-citation.json"} </w:instrText>
      </w:r>
      <w:r w:rsidR="001C3331">
        <w:rPr>
          <w:rFonts w:ascii="Times New Roman" w:hAnsi="Times New Roman" w:cs="Times New Roman"/>
        </w:rPr>
        <w:fldChar w:fldCharType="separate"/>
      </w:r>
      <w:r w:rsidR="001C3331">
        <w:rPr>
          <w:rFonts w:ascii="Times New Roman" w:hAnsi="Times New Roman" w:cs="Times New Roman"/>
          <w:noProof/>
        </w:rPr>
        <w:t>[20]</w:t>
      </w:r>
      <w:r w:rsidR="001C3331">
        <w:rPr>
          <w:rFonts w:ascii="Times New Roman" w:hAnsi="Times New Roman" w:cs="Times New Roman"/>
        </w:rPr>
        <w:fldChar w:fldCharType="end"/>
      </w:r>
      <w:r w:rsidR="00C62410">
        <w:rPr>
          <w:rFonts w:ascii="Times New Roman" w:hAnsi="Times New Roman" w:cs="Times New Roman"/>
        </w:rPr>
        <w:t>.</w:t>
      </w:r>
      <w:r w:rsidR="007F4CC5">
        <w:rPr>
          <w:rFonts w:ascii="Times New Roman" w:hAnsi="Times New Roman" w:cs="Times New Roman"/>
        </w:rPr>
        <w:t xml:space="preserve"> The first property of being deterministic refers to the concept that regardless of the number of times a certain input is put through a hash function and hashed, it yields the same output, every time. The ability to be deterministic is required because a student’s records will be hashed and compared to check the authenticity of the records; if the hash of the student’s record was to change every time it was hashed, the resulting output would have little to no meaning. </w:t>
      </w:r>
      <w:r w:rsidR="00B231D8">
        <w:rPr>
          <w:rFonts w:ascii="Times New Roman" w:hAnsi="Times New Roman" w:cs="Times New Roman"/>
        </w:rPr>
        <w:t xml:space="preserve">Secondly, the hash must be relatively be quick in its computation, if it takes too long, it might not fit the execution speed/time requirements of an application. However, for this project, I </w:t>
      </w:r>
      <w:r w:rsidR="00B231D8">
        <w:rPr>
          <w:rFonts w:ascii="Times New Roman" w:hAnsi="Times New Roman" w:cs="Times New Roman"/>
        </w:rPr>
        <w:lastRenderedPageBreak/>
        <w:t>relied on two different hashing algorithms, the first was SHA-512 which was used for its ability to be quickly computed and the second being Bcrypt which can be modified to make it slower which can be helpful against brute-force attacks</w:t>
      </w:r>
      <w:r w:rsidR="00AC500F">
        <w:rPr>
          <w:rFonts w:ascii="Times New Roman" w:hAnsi="Times New Roman" w:cs="Times New Roman"/>
        </w:rPr>
        <w:t xml:space="preserve"> </w:t>
      </w:r>
      <w:r w:rsidR="00AC500F">
        <w:rPr>
          <w:rFonts w:ascii="Times New Roman" w:hAnsi="Times New Roman" w:cs="Times New Roman"/>
        </w:rPr>
        <w:fldChar w:fldCharType="begin"/>
      </w:r>
      <w:r w:rsidR="00AC500F">
        <w:rPr>
          <w:rFonts w:ascii="Times New Roman" w:hAnsi="Times New Roman" w:cs="Times New Roman"/>
        </w:rPr>
        <w:instrText xml:space="preserve"> ADDIN ZOTERO_ITEM CSL_CITATION {"citationID":"BtPRCfcd","properties":{"formattedCitation":"[21]","plainCitation":"[21]","noteIndex":0},"citationItems":[{"id":50,"uris":["http://zotero.org/users/local/HTl2aVBo/items/HMM6AYQF"],"uri":["http://zotero.org/users/local/HTl2aVBo/items/HMM6AYQF"],"itemData":{"id":50,"type":"entry-encyclopedia","title":"bcrypt","container-title":"Wikipedia","source":"Wikipedia","abstract":"bcrypt is a password hashing function designed by Niels Provos and David Mazières, based on the Blowfish cipher, and presented at USENIX in 1999. Besides incorporating a salt to protect against rainbow table attacks, bcrypt is an adaptive function: over time, the iteration count can be increased to make it slower, so it remains resistant to brute-force search attacks even with increasing computation power.\nThe bcrypt function is the default password hash algorithm for OpenBSD and other systems including some Linux distributions such as SUSE Linux.There are implementations of bcrypt for C, C++, C#, Go, Java, JavaScript, Elixir, Perl, PHP, Python, Ruby and other languages.","URL":"https://en.wikipedia.org/w/index.php?title=Bcrypt&amp;oldid=891054041","note":"Page Version ID: 891054041","language":"en","issued":{"date-parts":[["2019",4,5]]},"accessed":{"date-parts":[["2019",6,27]]}}}],"schema":"https://github.com/citation-style-language/schema/raw/master/csl-citation.json"} </w:instrText>
      </w:r>
      <w:r w:rsidR="00AC500F">
        <w:rPr>
          <w:rFonts w:ascii="Times New Roman" w:hAnsi="Times New Roman" w:cs="Times New Roman"/>
        </w:rPr>
        <w:fldChar w:fldCharType="separate"/>
      </w:r>
      <w:r w:rsidR="00AC500F">
        <w:rPr>
          <w:rFonts w:ascii="Times New Roman" w:hAnsi="Times New Roman" w:cs="Times New Roman"/>
          <w:noProof/>
        </w:rPr>
        <w:t>[21]</w:t>
      </w:r>
      <w:r w:rsidR="00AC500F">
        <w:rPr>
          <w:rFonts w:ascii="Times New Roman" w:hAnsi="Times New Roman" w:cs="Times New Roman"/>
        </w:rPr>
        <w:fldChar w:fldCharType="end"/>
      </w:r>
      <w:r w:rsidR="00B231D8">
        <w:rPr>
          <w:rFonts w:ascii="Times New Roman" w:hAnsi="Times New Roman" w:cs="Times New Roman"/>
        </w:rPr>
        <w:t xml:space="preserve">. </w:t>
      </w:r>
    </w:p>
    <w:p w14:paraId="75439803" w14:textId="4C193802" w:rsidR="00AC500F" w:rsidRDefault="00AC500F" w:rsidP="001C3331">
      <w:pPr>
        <w:spacing w:line="480" w:lineRule="auto"/>
        <w:rPr>
          <w:rFonts w:ascii="Times New Roman" w:hAnsi="Times New Roman" w:cs="Times New Roman"/>
        </w:rPr>
      </w:pPr>
      <w:r>
        <w:rPr>
          <w:rFonts w:ascii="Times New Roman" w:hAnsi="Times New Roman" w:cs="Times New Roman"/>
        </w:rPr>
        <w:tab/>
        <w:t xml:space="preserve">The concept of pre-image resistance states that given a function and its input, it should be unfeasible and impractical to determine the input. It is difficult to use concrete information such as impossible instead of words like impractical which allow for a bit of leeway because there have been hashing functions which have been broken and are no longer effective. </w:t>
      </w:r>
      <w:r w:rsidR="005D15FB">
        <w:rPr>
          <w:rFonts w:ascii="Times New Roman" w:hAnsi="Times New Roman" w:cs="Times New Roman"/>
        </w:rPr>
        <w:t xml:space="preserve">If the input to the hash function is modified even by a bit, it is no longer uniquely equivalent to its old version and thus should yield a new output. It’s a notion that just naturally lines up with the requirements of the hash function. A string is modified so that it is a new string, and the new string gets its own unique hash output. A hashing algorithm is a one-way mathematical function, you take an input and map it to an output; for the algorithm to be useful in cryptographical situations, it must be a concrete rule that it cannot be reversed. It the output was able to be reversed, it would defeat the purpose of it being used as a way to quickly store private information. </w:t>
      </w:r>
      <w:r w:rsidR="004D5843">
        <w:rPr>
          <w:rFonts w:ascii="Times New Roman" w:hAnsi="Times New Roman" w:cs="Times New Roman"/>
        </w:rPr>
        <w:t xml:space="preserve">Lastly, the property that is of utmost importance states that it should be infeasible for two different inputs to map to the same hash value. So, the hash of input A cannot ever be equal to hash of input B, each must have its own unique hash. If there is ever a case where they are equal, the case is called a hash collision. The existence of a case of a collision can lead attackers to exploit the weakness and perform malicious actions. The collision can be exploited by any application which compares two hashes </w:t>
      </w:r>
      <w:r w:rsidR="004D5843">
        <w:rPr>
          <w:rFonts w:ascii="Times New Roman" w:hAnsi="Times New Roman" w:cs="Times New Roman"/>
        </w:rPr>
        <w:fldChar w:fldCharType="begin"/>
      </w:r>
      <w:r w:rsidR="004D5843">
        <w:rPr>
          <w:rFonts w:ascii="Times New Roman" w:hAnsi="Times New Roman" w:cs="Times New Roman"/>
        </w:rPr>
        <w:instrText xml:space="preserve"> ADDIN ZOTERO_ITEM CSL_CITATION {"citationID":"e0DXwymW","properties":{"formattedCitation":"[22]","plainCitation":"[22]","noteIndex":0},"citationItems":[{"id":52,"uris":["http://zotero.org/users/local/HTl2aVBo/items/EFRQ4Q6R"],"uri":["http://zotero.org/users/local/HTl2aVBo/items/EFRQ4Q6R"],"itemData":{"id":52,"type":"webpage","title":"Learn Cryptography - Hash Collision Attack","abstract":"Learn Cryptography is a resource to understand how and why the cryptographic systems they use everyday work to secure their communications and protect their privacy.","URL":"https://learncryptography.com/hash-functions/hash-collision-attack","accessed":{"date-parts":[["2019",6,27]]}}}],"schema":"https://github.com/citation-style-language/schema/raw/master/csl-citation.json"} </w:instrText>
      </w:r>
      <w:r w:rsidR="004D5843">
        <w:rPr>
          <w:rFonts w:ascii="Times New Roman" w:hAnsi="Times New Roman" w:cs="Times New Roman"/>
        </w:rPr>
        <w:fldChar w:fldCharType="separate"/>
      </w:r>
      <w:r w:rsidR="004D5843">
        <w:rPr>
          <w:rFonts w:ascii="Times New Roman" w:hAnsi="Times New Roman" w:cs="Times New Roman"/>
          <w:noProof/>
        </w:rPr>
        <w:t>[22]</w:t>
      </w:r>
      <w:r w:rsidR="004D5843">
        <w:rPr>
          <w:rFonts w:ascii="Times New Roman" w:hAnsi="Times New Roman" w:cs="Times New Roman"/>
        </w:rPr>
        <w:fldChar w:fldCharType="end"/>
      </w:r>
      <w:r w:rsidR="004D5843">
        <w:rPr>
          <w:rFonts w:ascii="Times New Roman" w:hAnsi="Times New Roman" w:cs="Times New Roman"/>
        </w:rPr>
        <w:t xml:space="preserve">. For example, if a website checks the login of a user by comparing the hash of the provided password, it could be made possible that another carefully constructed password which yields the </w:t>
      </w:r>
      <w:r w:rsidR="004D5843">
        <w:rPr>
          <w:rFonts w:ascii="Times New Roman" w:hAnsi="Times New Roman" w:cs="Times New Roman"/>
        </w:rPr>
        <w:lastRenderedPageBreak/>
        <w:t xml:space="preserve">same hash be substituted in and passed to the server as an authentic login. The server would have no choice but to accept the provided information and server the requested information. Even in the most unsecure hashing algorithms, they were broken because cases were found where collisions occurred, and those odds of those occurrences were extremely low, but still non zero. For a hashing algorithm to be taken as cryptographically secure it must not </w:t>
      </w:r>
      <w:r w:rsidR="00975F6D">
        <w:rPr>
          <w:rFonts w:ascii="Times New Roman" w:hAnsi="Times New Roman" w:cs="Times New Roman"/>
        </w:rPr>
        <w:t xml:space="preserve">have any occurrences of collisions. </w:t>
      </w:r>
      <w:r w:rsidR="00F03C25">
        <w:rPr>
          <w:rFonts w:ascii="Times New Roman" w:hAnsi="Times New Roman" w:cs="Times New Roman"/>
        </w:rPr>
        <w:t xml:space="preserve">As of right now, there are cryptographic hashing algorithms which are considered secure such as SHA-512 and Bcrypt which have not been broken. </w:t>
      </w:r>
    </w:p>
    <w:p w14:paraId="3C9C09A4" w14:textId="7F3F4AF8" w:rsidR="00AB3F99" w:rsidRDefault="00711E7D" w:rsidP="001C3331">
      <w:pPr>
        <w:spacing w:line="480" w:lineRule="auto"/>
        <w:rPr>
          <w:rFonts w:ascii="Times New Roman" w:hAnsi="Times New Roman" w:cs="Times New Roman"/>
        </w:rPr>
      </w:pPr>
      <w:r>
        <w:rPr>
          <w:rFonts w:ascii="Times New Roman" w:hAnsi="Times New Roman" w:cs="Times New Roman"/>
        </w:rPr>
        <w:tab/>
      </w:r>
      <w:r w:rsidR="004B4285">
        <w:rPr>
          <w:rFonts w:ascii="Times New Roman" w:hAnsi="Times New Roman" w:cs="Times New Roman"/>
        </w:rPr>
        <w:t xml:space="preserve">Hashing collisions are the primary way hashing algorithms are </w:t>
      </w:r>
      <w:r w:rsidR="00254BA3">
        <w:rPr>
          <w:rFonts w:ascii="Times New Roman" w:hAnsi="Times New Roman" w:cs="Times New Roman"/>
        </w:rPr>
        <w:t xml:space="preserve">deemed broken. Hashing an input is not used to encrypt an input, it is inefficient and ineffective since a hash is a </w:t>
      </w:r>
      <w:r w:rsidR="00D06070">
        <w:rPr>
          <w:rFonts w:ascii="Times New Roman" w:hAnsi="Times New Roman" w:cs="Times New Roman"/>
        </w:rPr>
        <w:t>one-way</w:t>
      </w:r>
      <w:r w:rsidR="00254BA3">
        <w:rPr>
          <w:rFonts w:ascii="Times New Roman" w:hAnsi="Times New Roman" w:cs="Times New Roman"/>
        </w:rPr>
        <w:t xml:space="preserve"> function</w:t>
      </w:r>
      <w:r w:rsidR="00D06070">
        <w:rPr>
          <w:rFonts w:ascii="Times New Roman" w:hAnsi="Times New Roman" w:cs="Times New Roman"/>
        </w:rPr>
        <w:t xml:space="preserve">. There is no way to take the resulted output and put it back through the hashing algorithm to get the original text back. If one intends to do that, there are actual cryptographic functions which provide the desired encryption of plaintext and decryption of ciphertext. </w:t>
      </w:r>
    </w:p>
    <w:p w14:paraId="3A2BFCDD" w14:textId="023652B8" w:rsidR="009A0E5F" w:rsidRDefault="009A0E5F" w:rsidP="001C3331">
      <w:pPr>
        <w:spacing w:line="480" w:lineRule="auto"/>
        <w:rPr>
          <w:rFonts w:ascii="Times New Roman" w:hAnsi="Times New Roman" w:cs="Times New Roman"/>
        </w:rPr>
      </w:pPr>
      <w:r>
        <w:rPr>
          <w:rFonts w:ascii="Times New Roman" w:hAnsi="Times New Roman" w:cs="Times New Roman"/>
        </w:rPr>
        <w:tab/>
        <w:t xml:space="preserve">A popular attack for a hashing algorithm is a rainbow table. A rainbow table is used for cracking passwords, or other sensitive data by precomputing the hashes for a predefined set of inputs </w:t>
      </w:r>
      <w:r>
        <w:rPr>
          <w:rFonts w:ascii="Times New Roman" w:hAnsi="Times New Roman" w:cs="Times New Roman"/>
        </w:rPr>
        <w:fldChar w:fldCharType="begin"/>
      </w:r>
      <w:r>
        <w:rPr>
          <w:rFonts w:ascii="Times New Roman" w:hAnsi="Times New Roman" w:cs="Times New Roman"/>
        </w:rPr>
        <w:instrText xml:space="preserve"> ADDIN ZOTERO_ITEM CSL_CITATION {"citationID":"VbTJ4bgJ","properties":{"formattedCitation":"[23]","plainCitation":"[23]","noteIndex":0},"citationItems":[{"id":58,"uris":["http://zotero.org/users/local/HTl2aVBo/items/ZIYHF9JM"],"uri":["http://zotero.org/users/local/HTl2aVBo/items/ZIYHF9JM"],"itemData":{"id":58,"type":"entry-encyclopedia","title":"Rainbow table","container-title":"Wikipedia","source":"Wikipedia","abstract":"A rainbow table is a precomputed table for reversing cryptographic hash functions, usually for cracking password hashes. Tables are usually used in recovering a password (or credit card numbers, etc.) up to a certain length consisting of a limited set of characters. It is a practical example of a space–time tradeoff, using less computer processing time and more storage than a brute-force attack which calculates a hash on every attempt, but more processing time and less storage than a simple lookup table with one entry per hash. Use of a key derivation function that employs a salt makes this attack infeasible.\nRainbow tables were invented by Philippe Oechslin as an application of an earlier, simpler algorithm by Martin Hellman.","URL":"https://en.wikipedia.org/w/index.php?title=Rainbow_table&amp;oldid=906123312","note":"Page Version ID: 906123312","language":"en","issued":{"date-parts":[["2019",7,13]]},"accessed":{"date-parts":[["2019",7,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 For example, a rainbow table for the popular MD5 hash would look like a two-column table, where the first column has the input string such as the letters of the alphabet and dictionary words and the second column would have the corresponding hash of that given input. Once you have a large enough rainbow table, it is fairly easy to search through the table to see if any of the </w:t>
      </w:r>
      <w:r w:rsidR="00895A79">
        <w:rPr>
          <w:rFonts w:ascii="Times New Roman" w:hAnsi="Times New Roman" w:cs="Times New Roman"/>
        </w:rPr>
        <w:t xml:space="preserve">leaked </w:t>
      </w:r>
      <w:r>
        <w:rPr>
          <w:rFonts w:ascii="Times New Roman" w:hAnsi="Times New Roman" w:cs="Times New Roman"/>
        </w:rPr>
        <w:t xml:space="preserve">hashes in your possession are part of the </w:t>
      </w:r>
      <w:r w:rsidR="00895A79">
        <w:rPr>
          <w:rFonts w:ascii="Times New Roman" w:hAnsi="Times New Roman" w:cs="Times New Roman"/>
        </w:rPr>
        <w:t xml:space="preserve">table. In doing you, it is immediately apparent which string input yielded the given hash, thus giving away the original password or sensitive data. </w:t>
      </w:r>
      <w:r w:rsidR="00895A79">
        <w:rPr>
          <w:rFonts w:ascii="Times New Roman" w:hAnsi="Times New Roman" w:cs="Times New Roman"/>
        </w:rPr>
        <w:lastRenderedPageBreak/>
        <w:t xml:space="preserve">Such a tactic only works if the match occurs on the whole string, if a string you are in search of is a composite, then the rainbow table will be quite useless unless the computed hash in the table was generated from the composite string. Composing strings would have to be left up to pure chance because there are </w:t>
      </w:r>
      <w:r w:rsidR="007B6CE9">
        <w:rPr>
          <w:rFonts w:ascii="Times New Roman" w:hAnsi="Times New Roman" w:cs="Times New Roman"/>
        </w:rPr>
        <w:t xml:space="preserve">seemingly </w:t>
      </w:r>
      <w:r w:rsidR="00895A79">
        <w:rPr>
          <w:rFonts w:ascii="Times New Roman" w:hAnsi="Times New Roman" w:cs="Times New Roman"/>
        </w:rPr>
        <w:t>infinite combinations of strings, and the table would never be complete.</w:t>
      </w:r>
      <w:r w:rsidR="007D5948">
        <w:rPr>
          <w:rFonts w:ascii="Times New Roman" w:hAnsi="Times New Roman" w:cs="Times New Roman"/>
        </w:rPr>
        <w:t xml:space="preserve"> In an essence, a rainbow table is a massive list of common passwords, or inputs and their hashes. </w:t>
      </w:r>
      <w:r w:rsidR="007B6CE9">
        <w:rPr>
          <w:rFonts w:ascii="Times New Roman" w:hAnsi="Times New Roman" w:cs="Times New Roman"/>
        </w:rPr>
        <w:t>A rainbow table is a step up from trying every possible combination of characters against the hashed password, the time taken to guess the correct choice increases exponentially as password length and keyspace increases.</w:t>
      </w:r>
    </w:p>
    <w:p w14:paraId="7FCEA751" w14:textId="4D4A9641" w:rsidR="007D5948" w:rsidRDefault="007D5948" w:rsidP="001C3331">
      <w:pPr>
        <w:spacing w:line="480" w:lineRule="auto"/>
        <w:rPr>
          <w:rFonts w:ascii="Times New Roman" w:hAnsi="Times New Roman" w:cs="Times New Roman"/>
        </w:rPr>
      </w:pPr>
      <w:r>
        <w:rPr>
          <w:rFonts w:ascii="Times New Roman" w:hAnsi="Times New Roman" w:cs="Times New Roman"/>
        </w:rPr>
        <w:tab/>
        <w:t xml:space="preserve">One way to mitigate a rainbow </w:t>
      </w:r>
      <w:r w:rsidR="007B6CE9">
        <w:rPr>
          <w:rFonts w:ascii="Times New Roman" w:hAnsi="Times New Roman" w:cs="Times New Roman"/>
        </w:rPr>
        <w:t xml:space="preserve">table attack is by adding a salt to the hash. Hashing by itself is simply not enough to protect passwords or other fields. Salts are short random characters that are appended to the end of the password before they are hashed. So, a combination of the password and salt will thwart any rainbow table attack as long as the salt is also not leaked. In general, the salt is stored as plaintext alongside the hash of the password, so that the authentication system knows what the salt was and can verify the hash of the password plus the salt. It may seem counter intuitive that the salt is stored in plain view since you are essentially giving the hacker part of the password, and dictionary attacks and brute force can still be a problem if the hacker knows where to put the salt in the guesses However, rainbow attacks will be </w:t>
      </w:r>
      <w:r w:rsidR="00CB7D99">
        <w:rPr>
          <w:rFonts w:ascii="Times New Roman" w:hAnsi="Times New Roman" w:cs="Times New Roman"/>
        </w:rPr>
        <w:t xml:space="preserve">ineffective due to their nature. Additionally, most developers also make use of a pepper. A pepper is a short string or character appended to the end of a password. By their nature, peppers are random and different for each password and it is common for them to be around a character or two. So, the new hash stored is the hash of the password, appended with a random pepper and </w:t>
      </w:r>
      <w:r w:rsidR="00CB7D99">
        <w:rPr>
          <w:rFonts w:ascii="Times New Roman" w:hAnsi="Times New Roman" w:cs="Times New Roman"/>
        </w:rPr>
        <w:lastRenderedPageBreak/>
        <w:t>the salt.</w:t>
      </w:r>
      <w:r w:rsidR="00CC1BCB">
        <w:rPr>
          <w:rFonts w:ascii="Times New Roman" w:hAnsi="Times New Roman" w:cs="Times New Roman"/>
        </w:rPr>
        <w:t xml:space="preserve"> Suppose this system is used for a login system, a user will enter their username and their password, and the system will append all the possible combinations of the pepper and the designated salt and generate the hashes of every combination until one matches the stored hash. If the hashes match, then the user is allowed to log into the system. The whole point of this is that the pepper is not stored. No one knows what the pepper is, not even the website, until it goes through all the possible options to find it. All of this leads to extra time taken when compared to a system using no pepper. The use of a pepper is not an issue to the user, since they do not know the underlying strategy for hashing, however, it adds </w:t>
      </w:r>
      <w:r w:rsidR="00CD432D">
        <w:rPr>
          <w:rFonts w:ascii="Times New Roman" w:hAnsi="Times New Roman" w:cs="Times New Roman"/>
        </w:rPr>
        <w:t>an extra layer of complication for anyone looking to crack the system.</w:t>
      </w:r>
    </w:p>
    <w:p w14:paraId="417329E8" w14:textId="049C8B9F" w:rsidR="00B9507B" w:rsidRDefault="00B9507B" w:rsidP="001C3331">
      <w:pPr>
        <w:spacing w:line="480" w:lineRule="auto"/>
        <w:rPr>
          <w:rFonts w:ascii="Times New Roman" w:hAnsi="Times New Roman" w:cs="Times New Roman"/>
        </w:rPr>
      </w:pPr>
      <w:r>
        <w:rPr>
          <w:rFonts w:ascii="Times New Roman" w:hAnsi="Times New Roman" w:cs="Times New Roman"/>
        </w:rPr>
        <w:tab/>
        <w:t>The takeaway idea from hashing is to avoid any novel homemade hashing functions or methods that people invent</w:t>
      </w:r>
      <w:r w:rsidR="00FC73B8">
        <w:rPr>
          <w:rFonts w:ascii="Times New Roman" w:hAnsi="Times New Roman" w:cs="Times New Roman"/>
        </w:rPr>
        <w:t xml:space="preserve"> and to avoid reused values</w:t>
      </w:r>
      <w:r>
        <w:rPr>
          <w:rFonts w:ascii="Times New Roman" w:hAnsi="Times New Roman" w:cs="Times New Roman"/>
        </w:rPr>
        <w:t xml:space="preserve">. Many developers insist on designing their own hashing functions and think that the concept of secure cryptographic design means to throw together every kind of cryptographic and non-cryptographic operation that can be thought of </w:t>
      </w:r>
      <w:r>
        <w:rPr>
          <w:rFonts w:ascii="Times New Roman" w:hAnsi="Times New Roman" w:cs="Times New Roman"/>
        </w:rPr>
        <w:fldChar w:fldCharType="begin"/>
      </w:r>
      <w:r>
        <w:rPr>
          <w:rFonts w:ascii="Times New Roman" w:hAnsi="Times New Roman" w:cs="Times New Roman"/>
        </w:rPr>
        <w:instrText xml:space="preserve"> ADDIN ZOTERO_ITEM CSL_CITATION {"citationID":"pAjg40N8","properties":{"formattedCitation":"[24]","plainCitation":"[24]","noteIndex":0},"citationItems":[{"id":60,"uris":["http://zotero.org/users/local/HTl2aVBo/items/YH3E5X9G"],"uri":["http://zotero.org/users/local/HTl2aVBo/items/YH3E5X9G"],"itemData":{"id":60,"type":"webpage","title":"appsec - How to securely hash passwords?","container-title":"Information Security Stack Exchange","URL":"https://security.stackexchange.com/questions/211/how-to-securely-hash-passwords","accessed":{"date-parts":[["2019",7,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4]</w:t>
      </w:r>
      <w:r>
        <w:rPr>
          <w:rFonts w:ascii="Times New Roman" w:hAnsi="Times New Roman" w:cs="Times New Roman"/>
        </w:rPr>
        <w:fldChar w:fldCharType="end"/>
      </w:r>
      <w:r>
        <w:rPr>
          <w:rFonts w:ascii="Times New Roman" w:hAnsi="Times New Roman" w:cs="Times New Roman"/>
        </w:rPr>
        <w:t xml:space="preserve">. The developer thinks that because their own function is over engineered and complex, that the </w:t>
      </w:r>
      <w:r w:rsidR="003102D7">
        <w:rPr>
          <w:rFonts w:ascii="Times New Roman" w:hAnsi="Times New Roman" w:cs="Times New Roman"/>
        </w:rPr>
        <w:t xml:space="preserve">attackers themselves will be unable to crack their methodology. In reality, it’s only the developer who might have confused himself due to the complexity rather than the attacker. Anyone wanting to make use of a password hashing function should look into the currently standardized hashing functions such as SHA or Bcrypt. </w:t>
      </w:r>
      <w:r w:rsidR="00FC73B8">
        <w:rPr>
          <w:rFonts w:ascii="Times New Roman" w:hAnsi="Times New Roman" w:cs="Times New Roman"/>
        </w:rPr>
        <w:t xml:space="preserve">At one point in time, MD5 was a popular hash function, it is now considered broken. It was commonly used for password hashing due to it being very fast. </w:t>
      </w:r>
      <w:r w:rsidR="00D571B3">
        <w:rPr>
          <w:rFonts w:ascii="Times New Roman" w:hAnsi="Times New Roman" w:cs="Times New Roman"/>
        </w:rPr>
        <w:t>T</w:t>
      </w:r>
      <w:r w:rsidR="00FC73B8">
        <w:rPr>
          <w:rFonts w:ascii="Times New Roman" w:hAnsi="Times New Roman" w:cs="Times New Roman"/>
        </w:rPr>
        <w:t xml:space="preserve">he </w:t>
      </w:r>
      <w:r w:rsidR="00D571B3">
        <w:rPr>
          <w:rFonts w:ascii="Times New Roman" w:hAnsi="Times New Roman" w:cs="Times New Roman"/>
        </w:rPr>
        <w:t>primary</w:t>
      </w:r>
      <w:r w:rsidR="00FC73B8">
        <w:rPr>
          <w:rFonts w:ascii="Times New Roman" w:hAnsi="Times New Roman" w:cs="Times New Roman"/>
        </w:rPr>
        <w:t xml:space="preserve"> goal of the salt is to be </w:t>
      </w:r>
      <w:r w:rsidR="00D571B3">
        <w:rPr>
          <w:rFonts w:ascii="Times New Roman" w:hAnsi="Times New Roman" w:cs="Times New Roman"/>
        </w:rPr>
        <w:t>as unique as possible;</w:t>
      </w:r>
      <w:r w:rsidR="00FC73B8">
        <w:rPr>
          <w:rFonts w:ascii="Times New Roman" w:hAnsi="Times New Roman" w:cs="Times New Roman"/>
        </w:rPr>
        <w:t xml:space="preserve"> </w:t>
      </w:r>
      <w:r w:rsidR="00D571B3">
        <w:rPr>
          <w:rFonts w:ascii="Times New Roman" w:hAnsi="Times New Roman" w:cs="Times New Roman"/>
        </w:rPr>
        <w:t>the</w:t>
      </w:r>
      <w:r w:rsidR="00FC73B8">
        <w:rPr>
          <w:rFonts w:ascii="Times New Roman" w:hAnsi="Times New Roman" w:cs="Times New Roman"/>
        </w:rPr>
        <w:t xml:space="preserve"> usefulness</w:t>
      </w:r>
      <w:r w:rsidR="00D571B3">
        <w:rPr>
          <w:rFonts w:ascii="Times New Roman" w:hAnsi="Times New Roman" w:cs="Times New Roman"/>
        </w:rPr>
        <w:t xml:space="preserve"> of salt</w:t>
      </w:r>
      <w:r w:rsidR="00FC73B8">
        <w:rPr>
          <w:rFonts w:ascii="Times New Roman" w:hAnsi="Times New Roman" w:cs="Times New Roman"/>
        </w:rPr>
        <w:t xml:space="preserve"> goes down if the salt value is reused anywhere. </w:t>
      </w:r>
    </w:p>
    <w:p w14:paraId="6EC4640D" w14:textId="77777777" w:rsidR="009A0E5F" w:rsidRDefault="009A0E5F" w:rsidP="001C3331">
      <w:pPr>
        <w:spacing w:line="480" w:lineRule="auto"/>
        <w:rPr>
          <w:rFonts w:ascii="Times New Roman" w:hAnsi="Times New Roman" w:cs="Times New Roman"/>
        </w:rPr>
      </w:pPr>
    </w:p>
    <w:p w14:paraId="6ACB614A" w14:textId="262019CD" w:rsidR="00711E7D" w:rsidRDefault="00D571B3" w:rsidP="001C3331">
      <w:pPr>
        <w:spacing w:line="480" w:lineRule="auto"/>
        <w:rPr>
          <w:rFonts w:ascii="Times New Roman" w:hAnsi="Times New Roman" w:cs="Times New Roman"/>
          <w:b/>
          <w:bCs/>
        </w:rPr>
      </w:pPr>
      <w:r>
        <w:rPr>
          <w:rFonts w:ascii="Times New Roman" w:hAnsi="Times New Roman" w:cs="Times New Roman"/>
          <w:b/>
          <w:bCs/>
        </w:rPr>
        <w:t xml:space="preserve">Technologies </w:t>
      </w:r>
      <w:r w:rsidR="00566310">
        <w:rPr>
          <w:rFonts w:ascii="Times New Roman" w:hAnsi="Times New Roman" w:cs="Times New Roman"/>
          <w:b/>
          <w:bCs/>
        </w:rPr>
        <w:t>Used</w:t>
      </w:r>
    </w:p>
    <w:p w14:paraId="0482330F" w14:textId="388AA73D" w:rsidR="00D571B3" w:rsidRDefault="00932298" w:rsidP="006F6E4F">
      <w:pPr>
        <w:spacing w:line="480" w:lineRule="auto"/>
        <w:ind w:firstLine="720"/>
        <w:rPr>
          <w:rFonts w:ascii="Times New Roman" w:hAnsi="Times New Roman" w:cs="Times New Roman"/>
        </w:rPr>
      </w:pPr>
      <w:r>
        <w:rPr>
          <w:rFonts w:ascii="Times New Roman" w:hAnsi="Times New Roman" w:cs="Times New Roman"/>
        </w:rPr>
        <w:t xml:space="preserve">Throughout this project, there were various technologies that were </w:t>
      </w:r>
      <w:r w:rsidR="008A652C">
        <w:rPr>
          <w:rFonts w:ascii="Times New Roman" w:hAnsi="Times New Roman" w:cs="Times New Roman"/>
        </w:rPr>
        <w:t xml:space="preserve">utilized </w:t>
      </w:r>
      <w:r>
        <w:rPr>
          <w:rFonts w:ascii="Times New Roman" w:hAnsi="Times New Roman" w:cs="Times New Roman"/>
        </w:rPr>
        <w:t xml:space="preserve">for the successful execution of the workflow of the project. </w:t>
      </w:r>
    </w:p>
    <w:p w14:paraId="2FAB187B" w14:textId="6A55A4E0" w:rsidR="00566310" w:rsidRDefault="008A652C" w:rsidP="006F6E4F">
      <w:pPr>
        <w:spacing w:line="480" w:lineRule="auto"/>
        <w:ind w:firstLine="720"/>
        <w:rPr>
          <w:rFonts w:ascii="Times New Roman" w:hAnsi="Times New Roman" w:cs="Times New Roman"/>
        </w:rPr>
      </w:pPr>
      <w:r>
        <w:rPr>
          <w:rFonts w:ascii="Times New Roman" w:hAnsi="Times New Roman" w:cs="Times New Roman"/>
        </w:rPr>
        <w:t xml:space="preserve">The </w:t>
      </w:r>
      <w:r w:rsidR="00566310">
        <w:rPr>
          <w:rFonts w:ascii="Times New Roman" w:hAnsi="Times New Roman" w:cs="Times New Roman"/>
        </w:rPr>
        <w:t>front-end</w:t>
      </w:r>
      <w:r>
        <w:rPr>
          <w:rFonts w:ascii="Times New Roman" w:hAnsi="Times New Roman" w:cs="Times New Roman"/>
        </w:rPr>
        <w:t xml:space="preserve"> website app makes use of HTML, JavaScript with the </w:t>
      </w:r>
      <w:r w:rsidR="00566310">
        <w:rPr>
          <w:rFonts w:ascii="Times New Roman" w:hAnsi="Times New Roman" w:cs="Times New Roman"/>
        </w:rPr>
        <w:t xml:space="preserve">CSUN website </w:t>
      </w:r>
      <w:r>
        <w:rPr>
          <w:rFonts w:ascii="Times New Roman" w:hAnsi="Times New Roman" w:cs="Times New Roman"/>
        </w:rPr>
        <w:t xml:space="preserve">template </w:t>
      </w:r>
      <w:r w:rsidR="00566310">
        <w:rPr>
          <w:rFonts w:ascii="Times New Roman" w:hAnsi="Times New Roman" w:cs="Times New Roman"/>
        </w:rPr>
        <w:t>to match the look and feel. The application is intended to be hosted on Microsoft Azure App Service, if the entire Microsoft stack is used. The frontend is a Node.js app which routes the form data to a simple Azure Function URL, and receives the pdf binary blob and reconstructs it to be displayed to the user. The simplicity and portable nature of the app allows for the hosting to be on any service which allows hosting of Node.js apps, thus bypassing the typical vendor lock</w:t>
      </w:r>
      <w:r w:rsidR="0065494D">
        <w:rPr>
          <w:rFonts w:ascii="Times New Roman" w:hAnsi="Times New Roman" w:cs="Times New Roman"/>
        </w:rPr>
        <w:t>-</w:t>
      </w:r>
      <w:r w:rsidR="00566310">
        <w:rPr>
          <w:rFonts w:ascii="Times New Roman" w:hAnsi="Times New Roman" w:cs="Times New Roman"/>
        </w:rPr>
        <w:t>in.</w:t>
      </w:r>
    </w:p>
    <w:p w14:paraId="72A302A8" w14:textId="0DC5A43F" w:rsidR="0065494D" w:rsidRDefault="0065494D" w:rsidP="006F6E4F">
      <w:pPr>
        <w:spacing w:line="480" w:lineRule="auto"/>
        <w:ind w:firstLine="720"/>
        <w:rPr>
          <w:rFonts w:ascii="Times New Roman" w:hAnsi="Times New Roman" w:cs="Times New Roman"/>
        </w:rPr>
      </w:pPr>
      <w:r>
        <w:rPr>
          <w:rFonts w:ascii="Times New Roman" w:hAnsi="Times New Roman" w:cs="Times New Roman"/>
        </w:rPr>
        <w:t xml:space="preserve">The main part of the project was the Azure Functions Service. The Azure Functions were implemented in Microsoft’s C# programming language. </w:t>
      </w:r>
      <w:r w:rsidR="006F6E4F">
        <w:rPr>
          <w:rFonts w:ascii="Times New Roman" w:hAnsi="Times New Roman" w:cs="Times New Roman"/>
        </w:rPr>
        <w:t xml:space="preserve">The code responsible for generating the pdf that would be returned to the user, utilized the </w:t>
      </w:r>
      <w:proofErr w:type="spellStart"/>
      <w:r w:rsidR="006F6E4F">
        <w:rPr>
          <w:rFonts w:ascii="Times New Roman" w:hAnsi="Times New Roman" w:cs="Times New Roman"/>
        </w:rPr>
        <w:t>DinkToPdf</w:t>
      </w:r>
      <w:proofErr w:type="spellEnd"/>
      <w:r w:rsidR="006F6E4F">
        <w:rPr>
          <w:rFonts w:ascii="Times New Roman" w:hAnsi="Times New Roman" w:cs="Times New Roman"/>
        </w:rPr>
        <w:t xml:space="preserve"> wrapper library </w:t>
      </w:r>
      <w:r w:rsidR="006F6E4F">
        <w:rPr>
          <w:rFonts w:ascii="Times New Roman" w:hAnsi="Times New Roman" w:cs="Times New Roman"/>
        </w:rPr>
        <w:fldChar w:fldCharType="begin"/>
      </w:r>
      <w:r w:rsidR="006F6E4F">
        <w:rPr>
          <w:rFonts w:ascii="Times New Roman" w:hAnsi="Times New Roman" w:cs="Times New Roman"/>
        </w:rPr>
        <w:instrText xml:space="preserve"> ADDIN ZOTERO_ITEM CSL_CITATION {"citationID":"UXa0xyLV","properties":{"formattedCitation":"[25]","plainCitation":"[25]","noteIndex":0},"citationItems":[{"id":63,"uris":["http://zotero.org/users/local/HTl2aVBo/items/YWUBACE7"],"uri":["http://zotero.org/users/local/HTl2aVBo/items/YWUBACE7"],"itemData":{"id":63,"type":"book","title":"C# .NET Core wrapper for wkhtmltopdf library that uses Webkit engine to convert HTML pages to PDF.: rdvojmoc/DinkToPdf","genre":"C#","source":"GitHub","URL":"https://github.com/rdvojmoc/DinkToPdf","note":"original-date: 2017-04-17T10:53:07Z","title-short":"C# .NET Core wrapper for wkhtmltopdf library that uses Webkit engine to convert HTML pages to PDF.","author":[{"family":"Dvojmoč","given":"Rok"}],"issued":{"date-parts":[["2019",7,19]]},"accessed":{"date-parts":[["2019",7,21]]}}}],"schema":"https://github.com/citation-style-language/schema/raw/master/csl-citation.json"} </w:instrText>
      </w:r>
      <w:r w:rsidR="006F6E4F">
        <w:rPr>
          <w:rFonts w:ascii="Times New Roman" w:hAnsi="Times New Roman" w:cs="Times New Roman"/>
        </w:rPr>
        <w:fldChar w:fldCharType="separate"/>
      </w:r>
      <w:r w:rsidR="006F6E4F">
        <w:rPr>
          <w:rFonts w:ascii="Times New Roman" w:hAnsi="Times New Roman" w:cs="Times New Roman"/>
          <w:noProof/>
        </w:rPr>
        <w:t>[25]</w:t>
      </w:r>
      <w:r w:rsidR="006F6E4F">
        <w:rPr>
          <w:rFonts w:ascii="Times New Roman" w:hAnsi="Times New Roman" w:cs="Times New Roman"/>
        </w:rPr>
        <w:fldChar w:fldCharType="end"/>
      </w:r>
      <w:r w:rsidR="006F6E4F">
        <w:rPr>
          <w:rFonts w:ascii="Times New Roman" w:hAnsi="Times New Roman" w:cs="Times New Roman"/>
        </w:rPr>
        <w:t xml:space="preserve">. </w:t>
      </w:r>
      <w:proofErr w:type="spellStart"/>
      <w:r w:rsidR="006F6E4F">
        <w:rPr>
          <w:rFonts w:ascii="Times New Roman" w:hAnsi="Times New Roman" w:cs="Times New Roman"/>
        </w:rPr>
        <w:t>DinkToPdf</w:t>
      </w:r>
      <w:proofErr w:type="spellEnd"/>
      <w:r w:rsidR="006F6E4F">
        <w:rPr>
          <w:rFonts w:ascii="Times New Roman" w:hAnsi="Times New Roman" w:cs="Times New Roman"/>
        </w:rPr>
        <w:t xml:space="preserve"> was immensely useful since it allows the user of the library to design the layout of the pdf using html and model out the layout of the file</w:t>
      </w:r>
      <w:r w:rsidR="00A31C91">
        <w:rPr>
          <w:rFonts w:ascii="Times New Roman" w:hAnsi="Times New Roman" w:cs="Times New Roman"/>
        </w:rPr>
        <w:t>. Additionally, Microsoft’s Azure Documents library was used to query Cosmos DB and execute other requests against the service. There were two hashing algorithms that were employed in the project as well.</w:t>
      </w:r>
    </w:p>
    <w:p w14:paraId="723ACFBD" w14:textId="4DBA496B" w:rsidR="00A31C91" w:rsidRDefault="00A31C91" w:rsidP="006F6E4F">
      <w:pPr>
        <w:spacing w:line="480" w:lineRule="auto"/>
        <w:ind w:firstLine="720"/>
        <w:rPr>
          <w:rFonts w:ascii="Times New Roman" w:hAnsi="Times New Roman" w:cs="Times New Roman"/>
        </w:rPr>
      </w:pPr>
      <w:r>
        <w:rPr>
          <w:rFonts w:ascii="Times New Roman" w:hAnsi="Times New Roman" w:cs="Times New Roman"/>
        </w:rPr>
        <w:t xml:space="preserve">Initially, the project was designed with a single hashing algorithm known as the Secure Hashing Algorithm-2 (SHA-2). More specifically, the SHA-2 family consists of functions with various length hash outputs, the specific length used was SHA-512. It is one of the industry standards used when the primary concerns are security and speed </w:t>
      </w:r>
      <w:r>
        <w:rPr>
          <w:rFonts w:ascii="Times New Roman" w:hAnsi="Times New Roman" w:cs="Times New Roman"/>
        </w:rPr>
        <w:lastRenderedPageBreak/>
        <w:fldChar w:fldCharType="begin"/>
      </w:r>
      <w:r>
        <w:rPr>
          <w:rFonts w:ascii="Times New Roman" w:hAnsi="Times New Roman" w:cs="Times New Roman"/>
        </w:rPr>
        <w:instrText xml:space="preserve"> ADDIN ZOTERO_ITEM CSL_CITATION {"citationID":"xGjMP118","properties":{"formattedCitation":"[26]","plainCitation":"[26]","noteIndex":0},"citationItems":[{"id":65,"uris":["http://zotero.org/users/local/HTl2aVBo/items/P9RC2325"],"uri":["http://zotero.org/users/local/HTl2aVBo/items/P9RC2325"],"itemData":{"id":65,"type":"webpage","title":"Wayback Machine","URL":"https://web.archive.org/web/20130526224224/http://csrc.nist.gov/groups/STM/cavp/documents/shs/sha256-384-512.pdf","issued":{"date-parts":[["2013",5,26]]},"accessed":{"date-parts":[["2019",7,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The second </w:t>
      </w:r>
      <w:r w:rsidR="00C66550">
        <w:rPr>
          <w:rFonts w:ascii="Times New Roman" w:hAnsi="Times New Roman" w:cs="Times New Roman"/>
        </w:rPr>
        <w:t xml:space="preserve">hashing </w:t>
      </w:r>
      <w:r>
        <w:rPr>
          <w:rFonts w:ascii="Times New Roman" w:hAnsi="Times New Roman" w:cs="Times New Roman"/>
        </w:rPr>
        <w:t xml:space="preserve">algorithm was chosen with security and </w:t>
      </w:r>
      <w:r w:rsidR="00C66550">
        <w:rPr>
          <w:rFonts w:ascii="Times New Roman" w:hAnsi="Times New Roman" w:cs="Times New Roman"/>
        </w:rPr>
        <w:t xml:space="preserve">slowness as the primary attributes. The algorithm that best fit the criteria is known as Bcrypt </w:t>
      </w:r>
      <w:r w:rsidR="00C66550">
        <w:rPr>
          <w:rFonts w:ascii="Times New Roman" w:hAnsi="Times New Roman" w:cs="Times New Roman"/>
        </w:rPr>
        <w:fldChar w:fldCharType="begin"/>
      </w:r>
      <w:r w:rsidR="00C66550">
        <w:rPr>
          <w:rFonts w:ascii="Times New Roman" w:hAnsi="Times New Roman" w:cs="Times New Roman"/>
        </w:rPr>
        <w:instrText xml:space="preserve"> ADDIN ZOTERO_ITEM CSL_CITATION {"citationID":"RJQ3zgs1","properties":{"formattedCitation":"[21]","plainCitation":"[21]","noteIndex":0},"citationItems":[{"id":50,"uris":["http://zotero.org/users/local/HTl2aVBo/items/HMM6AYQF"],"uri":["http://zotero.org/users/local/HTl2aVBo/items/HMM6AYQF"],"itemData":{"id":50,"type":"entry-encyclopedia","title":"bcrypt","container-title":"Wikipedia","source":"Wikipedia","abstract":"bcrypt is a password hashing function designed by Niels Provos and David Mazières, based on the Blowfish cipher, and presented at USENIX in 1999. Besides incorporating a salt to protect against rainbow table attacks, bcrypt is an adaptive function: over time, the iteration count can be increased to make it slower, so it remains resistant to brute-force search attacks even with increasing computation power.\nThe bcrypt function is the default password hash algorithm for OpenBSD and other systems including some Linux distributions such as SUSE Linux.There are implementations of bcrypt for C, C++, C#, Go, Java, JavaScript, Elixir, Perl, PHP, Python, Ruby and other languages.","URL":"https://en.wikipedia.org/w/index.php?title=Bcrypt&amp;oldid=891054041","note":"Page Version ID: 891054041","language":"en","issued":{"date-parts":[["2019",4,5]]},"accessed":{"date-parts":[["2019",6,27]]}}}],"schema":"https://github.com/citation-style-language/schema/raw/master/csl-citation.json"} </w:instrText>
      </w:r>
      <w:r w:rsidR="00C66550">
        <w:rPr>
          <w:rFonts w:ascii="Times New Roman" w:hAnsi="Times New Roman" w:cs="Times New Roman"/>
        </w:rPr>
        <w:fldChar w:fldCharType="separate"/>
      </w:r>
      <w:r w:rsidR="00C66550">
        <w:rPr>
          <w:rFonts w:ascii="Times New Roman" w:hAnsi="Times New Roman" w:cs="Times New Roman"/>
          <w:noProof/>
        </w:rPr>
        <w:t>[21]</w:t>
      </w:r>
      <w:r w:rsidR="00C66550">
        <w:rPr>
          <w:rFonts w:ascii="Times New Roman" w:hAnsi="Times New Roman" w:cs="Times New Roman"/>
        </w:rPr>
        <w:fldChar w:fldCharType="end"/>
      </w:r>
      <w:r w:rsidR="00C66550">
        <w:rPr>
          <w:rFonts w:ascii="Times New Roman" w:hAnsi="Times New Roman" w:cs="Times New Roman"/>
        </w:rPr>
        <w:t xml:space="preserve">. It is the default hashing algorithm in some Linux distributions and on OpenBSD operating system. It is resistant to brute-force search attacks because one can specify the number of iterations if must do in its calculations, thus making the algorithm slower. </w:t>
      </w:r>
    </w:p>
    <w:p w14:paraId="18AE3841" w14:textId="0D487BD2" w:rsidR="009313C8" w:rsidRDefault="00C66550" w:rsidP="009313C8">
      <w:pPr>
        <w:spacing w:line="480" w:lineRule="auto"/>
        <w:ind w:firstLine="720"/>
        <w:rPr>
          <w:rFonts w:ascii="Times New Roman" w:hAnsi="Times New Roman" w:cs="Times New Roman"/>
        </w:rPr>
      </w:pPr>
      <w:r>
        <w:rPr>
          <w:rFonts w:ascii="Times New Roman" w:hAnsi="Times New Roman" w:cs="Times New Roman"/>
        </w:rPr>
        <w:t xml:space="preserve">The </w:t>
      </w:r>
      <w:r w:rsidR="009313C8">
        <w:rPr>
          <w:rFonts w:ascii="Times New Roman" w:hAnsi="Times New Roman" w:cs="Times New Roman"/>
        </w:rPr>
        <w:t>administrator’s</w:t>
      </w:r>
      <w:r>
        <w:rPr>
          <w:rFonts w:ascii="Times New Roman" w:hAnsi="Times New Roman" w:cs="Times New Roman"/>
        </w:rPr>
        <w:t xml:space="preserve"> </w:t>
      </w:r>
      <w:r w:rsidR="009313C8">
        <w:rPr>
          <w:rFonts w:ascii="Times New Roman" w:hAnsi="Times New Roman" w:cs="Times New Roman"/>
        </w:rPr>
        <w:t xml:space="preserve">utility tool was created in C# and the Windows Forms graphical class library, which is part of the Microsoft’s .NET Framework. Microsoft’s graphical framework allowed for the quick prototyping and testing of the parts needed in this project. The benchmarking was performed with BenchmarkDotNet </w:t>
      </w:r>
      <w:r w:rsidR="009313C8">
        <w:rPr>
          <w:rFonts w:ascii="Times New Roman" w:hAnsi="Times New Roman" w:cs="Times New Roman"/>
        </w:rPr>
        <w:fldChar w:fldCharType="begin"/>
      </w:r>
      <w:r w:rsidR="009313C8">
        <w:rPr>
          <w:rFonts w:ascii="Times New Roman" w:hAnsi="Times New Roman" w:cs="Times New Roman"/>
        </w:rPr>
        <w:instrText xml:space="preserve"> ADDIN ZOTERO_ITEM CSL_CITATION {"citationID":"C1dWG41A","properties":{"formattedCitation":"[27]","plainCitation":"[27]","noteIndex":0},"citationItems":[{"id":69,"uris":["http://zotero.org/users/local/HTl2aVBo/items/GNFGL4IZ"],"uri":["http://zotero.org/users/local/HTl2aVBo/items/GNFGL4IZ"],"itemData":{"id":69,"type":"book","title":"Powerful .NET library for benchmarking. Contribute to dotnet/BenchmarkDotNet development by creating an account on GitHub","publisher":".NET Foundation","genre":"C#","source":"GitHub","URL":"https://github.com/dotnet/BenchmarkDotNet","note":"original-date: 2013-08-18T06:17:48Z","issued":{"date-parts":[["2019",7,22]]},"accessed":{"date-parts":[["2019",7,21]]}}}],"schema":"https://github.com/citation-style-language/schema/raw/master/csl-citation.json"} </w:instrText>
      </w:r>
      <w:r w:rsidR="009313C8">
        <w:rPr>
          <w:rFonts w:ascii="Times New Roman" w:hAnsi="Times New Roman" w:cs="Times New Roman"/>
        </w:rPr>
        <w:fldChar w:fldCharType="separate"/>
      </w:r>
      <w:r w:rsidR="009313C8">
        <w:rPr>
          <w:rFonts w:ascii="Times New Roman" w:hAnsi="Times New Roman" w:cs="Times New Roman"/>
          <w:noProof/>
        </w:rPr>
        <w:t>[27]</w:t>
      </w:r>
      <w:r w:rsidR="009313C8">
        <w:rPr>
          <w:rFonts w:ascii="Times New Roman" w:hAnsi="Times New Roman" w:cs="Times New Roman"/>
        </w:rPr>
        <w:fldChar w:fldCharType="end"/>
      </w:r>
      <w:r w:rsidR="009313C8">
        <w:rPr>
          <w:rFonts w:ascii="Times New Roman" w:hAnsi="Times New Roman" w:cs="Times New Roman"/>
        </w:rPr>
        <w:t xml:space="preserve">. BenchmarkDotNet is an easy to use benchmarking library that generates reports in various file formats and allows for multiple iterations of the code in order to measure the performance once the code is warmed up. Lastly, the JSON data storage format was chosen to represent the class models, and the Newtonsoft’s Json.NET framework was used extensively due to its serializing and de-serializing capabilities </w:t>
      </w:r>
      <w:r w:rsidR="009313C8">
        <w:rPr>
          <w:rFonts w:ascii="Times New Roman" w:hAnsi="Times New Roman" w:cs="Times New Roman"/>
        </w:rPr>
        <w:fldChar w:fldCharType="begin"/>
      </w:r>
      <w:r w:rsidR="009313C8">
        <w:rPr>
          <w:rFonts w:ascii="Times New Roman" w:hAnsi="Times New Roman" w:cs="Times New Roman"/>
        </w:rPr>
        <w:instrText xml:space="preserve"> ADDIN ZOTERO_ITEM CSL_CITATION {"citationID":"o3TUsOaC","properties":{"formattedCitation":"[28]","plainCitation":"[28]","noteIndex":0},"citationItems":[{"id":70,"uris":["http://zotero.org/users/local/HTl2aVBo/items/A3S7WKRG"],"uri":["http://zotero.org/users/local/HTl2aVBo/items/A3S7WKRG"],"itemData":{"id":70,"type":"book","title":"Json.NET is a popular high-performance JSON framework for .NET: JamesNK/Newtonsoft.Json","genre":"C#","source":"GitHub","URL":"https://github.com/JamesNK/Newtonsoft.Json","note":"original-date: 2012-02-18T07:30:28Z","title-short":"Json.NET is a popular high-performance JSON framework for .NET","author":[{"family":"Newton-King","given":"James"}],"issued":{"date-parts":[["2019",7,22]]},"accessed":{"date-parts":[["2019",7,21]]}}}],"schema":"https://github.com/citation-style-language/schema/raw/master/csl-citation.json"} </w:instrText>
      </w:r>
      <w:r w:rsidR="009313C8">
        <w:rPr>
          <w:rFonts w:ascii="Times New Roman" w:hAnsi="Times New Roman" w:cs="Times New Roman"/>
        </w:rPr>
        <w:fldChar w:fldCharType="separate"/>
      </w:r>
      <w:r w:rsidR="009313C8">
        <w:rPr>
          <w:rFonts w:ascii="Times New Roman" w:hAnsi="Times New Roman" w:cs="Times New Roman"/>
          <w:noProof/>
        </w:rPr>
        <w:t>[28]</w:t>
      </w:r>
      <w:r w:rsidR="009313C8">
        <w:rPr>
          <w:rFonts w:ascii="Times New Roman" w:hAnsi="Times New Roman" w:cs="Times New Roman"/>
        </w:rPr>
        <w:fldChar w:fldCharType="end"/>
      </w:r>
      <w:r w:rsidR="009313C8">
        <w:rPr>
          <w:rFonts w:ascii="Times New Roman" w:hAnsi="Times New Roman" w:cs="Times New Roman"/>
        </w:rPr>
        <w:t xml:space="preserve">. </w:t>
      </w:r>
    </w:p>
    <w:p w14:paraId="2B83A41E" w14:textId="5E6EDFA9" w:rsidR="00A31C91" w:rsidRDefault="00470CA9" w:rsidP="006F6E4F">
      <w:pPr>
        <w:spacing w:line="480" w:lineRule="auto"/>
        <w:ind w:firstLine="720"/>
        <w:rPr>
          <w:rFonts w:ascii="Times New Roman" w:hAnsi="Times New Roman" w:cs="Times New Roman"/>
        </w:rPr>
      </w:pPr>
      <w:r>
        <w:rPr>
          <w:rFonts w:ascii="Times New Roman" w:hAnsi="Times New Roman" w:cs="Times New Roman"/>
        </w:rPr>
        <w:t>The testing of the project was carried out locally on machine using Visual Studio 2017 on Windows 10 operating system. Once the project’s dependencies were chosen and installed, their versions were frozen for maximum future compatibility and stability. The project was tested progressively throughout its many phases making use of Microsoft’s Cosmos DB Emulator</w:t>
      </w:r>
      <w:r w:rsidR="00420D40">
        <w:rPr>
          <w:rFonts w:ascii="Times New Roman" w:hAnsi="Times New Roman" w:cs="Times New Roman"/>
        </w:rPr>
        <w:t>, Azure Functions offline deployment</w:t>
      </w:r>
      <w:r>
        <w:rPr>
          <w:rFonts w:ascii="Times New Roman" w:hAnsi="Times New Roman" w:cs="Times New Roman"/>
        </w:rPr>
        <w:t xml:space="preserve"> and the API testing software Postman </w:t>
      </w:r>
      <w:r>
        <w:rPr>
          <w:rFonts w:ascii="Times New Roman" w:hAnsi="Times New Roman" w:cs="Times New Roman"/>
        </w:rPr>
        <w:fldChar w:fldCharType="begin"/>
      </w:r>
      <w:r>
        <w:rPr>
          <w:rFonts w:ascii="Times New Roman" w:hAnsi="Times New Roman" w:cs="Times New Roman"/>
        </w:rPr>
        <w:instrText xml:space="preserve"> ADDIN ZOTERO_ITEM CSL_CITATION {"citationID":"JVtjOecR","properties":{"formattedCitation":"[29]","plainCitation":"[29]","noteIndex":0},"citationItems":[{"id":72,"uris":["http://zotero.org/users/local/HTl2aVBo/items/J6S2BIVB"],"uri":["http://zotero.org/users/local/HTl2aVBo/items/J6S2BIVB"],"itemData":{"id":72,"type":"webpage","title":"Postman | API Development Environment","container-title":"Postman","abstract":"Postman is the only complete API development environment used by more than 7 million developers and 300,000 companies worldwide.","URL":"https://www.getpostman.com","language":"en","accessed":{"date-parts":[["2019",7,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9]</w:t>
      </w:r>
      <w:r>
        <w:rPr>
          <w:rFonts w:ascii="Times New Roman" w:hAnsi="Times New Roman" w:cs="Times New Roman"/>
        </w:rPr>
        <w:fldChar w:fldCharType="end"/>
      </w:r>
      <w:r>
        <w:rPr>
          <w:rFonts w:ascii="Times New Roman" w:hAnsi="Times New Roman" w:cs="Times New Roman"/>
        </w:rPr>
        <w:t>.</w:t>
      </w:r>
      <w:r w:rsidR="00420D40">
        <w:rPr>
          <w:rFonts w:ascii="Times New Roman" w:hAnsi="Times New Roman" w:cs="Times New Roman"/>
        </w:rPr>
        <w:t xml:space="preserve"> Testing was done locally to avoid the costs of utilizing Azure services for a proof of concept project.</w:t>
      </w:r>
    </w:p>
    <w:p w14:paraId="4A4DF14D" w14:textId="226B2BE2" w:rsidR="008A652C" w:rsidRDefault="00566310" w:rsidP="001C3331">
      <w:pPr>
        <w:spacing w:line="480" w:lineRule="auto"/>
        <w:rPr>
          <w:rFonts w:ascii="Times New Roman" w:hAnsi="Times New Roman" w:cs="Times New Roman"/>
        </w:rPr>
      </w:pPr>
      <w:r>
        <w:rPr>
          <w:rFonts w:ascii="Times New Roman" w:hAnsi="Times New Roman" w:cs="Times New Roman"/>
        </w:rPr>
        <w:t xml:space="preserve"> </w:t>
      </w:r>
    </w:p>
    <w:p w14:paraId="3FAAE48D" w14:textId="1A0EC480" w:rsidR="009313C8" w:rsidRDefault="009313C8" w:rsidP="001C3331">
      <w:pPr>
        <w:spacing w:line="480" w:lineRule="auto"/>
        <w:rPr>
          <w:rFonts w:ascii="Times New Roman" w:hAnsi="Times New Roman" w:cs="Times New Roman"/>
        </w:rPr>
      </w:pPr>
    </w:p>
    <w:p w14:paraId="4395282F" w14:textId="3D913C69" w:rsidR="009313C8" w:rsidRDefault="009313C8" w:rsidP="001C3331">
      <w:pPr>
        <w:spacing w:line="480" w:lineRule="auto"/>
        <w:rPr>
          <w:rFonts w:ascii="Times New Roman" w:hAnsi="Times New Roman" w:cs="Times New Roman"/>
          <w:b/>
          <w:bCs/>
        </w:rPr>
      </w:pPr>
      <w:r>
        <w:rPr>
          <w:rFonts w:ascii="Times New Roman" w:hAnsi="Times New Roman" w:cs="Times New Roman"/>
          <w:b/>
          <w:bCs/>
        </w:rPr>
        <w:lastRenderedPageBreak/>
        <w:t>Project Implementation</w:t>
      </w:r>
      <w:r w:rsidR="00C75FDA">
        <w:rPr>
          <w:rFonts w:ascii="Times New Roman" w:hAnsi="Times New Roman" w:cs="Times New Roman"/>
          <w:b/>
          <w:bCs/>
        </w:rPr>
        <w:t xml:space="preserve"> and Workflow</w:t>
      </w:r>
    </w:p>
    <w:p w14:paraId="1EE9EAB4" w14:textId="77777777" w:rsidR="0098162F" w:rsidRDefault="00C75FDA" w:rsidP="001C3331">
      <w:pPr>
        <w:spacing w:line="480" w:lineRule="auto"/>
        <w:rPr>
          <w:rFonts w:ascii="Times New Roman" w:hAnsi="Times New Roman" w:cs="Times New Roman"/>
        </w:rPr>
      </w:pPr>
      <w:r>
        <w:rPr>
          <w:rFonts w:ascii="Times New Roman" w:hAnsi="Times New Roman" w:cs="Times New Roman"/>
        </w:rPr>
        <w:t xml:space="preserve">The workflow of the project will be described from the perspective of the end user and the perspective of the administrator.  The overall high-level workflow leads the data from the front-end website app to the function responsible for searching the database for the student’s academic information and compiling said information into a pdf and </w:t>
      </w:r>
      <w:r w:rsidR="00F2526D">
        <w:rPr>
          <w:rFonts w:ascii="Times New Roman" w:hAnsi="Times New Roman" w:cs="Times New Roman"/>
        </w:rPr>
        <w:t xml:space="preserve">transmitting it back to the user so their requested pdf file can be displayed in the matter of a few seconds. The alternative workflow showcases how the student’s data is organized, compiled, uploaded to the database, and secured against any future tampering. Each section will also touch upon the idea of accomplishing this in a secure manner on a serverless architecture. </w:t>
      </w:r>
    </w:p>
    <w:p w14:paraId="7E735B45" w14:textId="77777777" w:rsidR="0098162F" w:rsidRPr="0098162F" w:rsidRDefault="0098162F" w:rsidP="001C3331">
      <w:pPr>
        <w:spacing w:line="480" w:lineRule="auto"/>
        <w:rPr>
          <w:rFonts w:ascii="Times New Roman" w:hAnsi="Times New Roman" w:cs="Times New Roman"/>
          <w:b/>
          <w:bCs/>
        </w:rPr>
      </w:pPr>
    </w:p>
    <w:p w14:paraId="07C75DCB" w14:textId="1E6DFE2D" w:rsidR="00C75FDA" w:rsidRPr="00C75FDA" w:rsidRDefault="0098162F" w:rsidP="001C3331">
      <w:pPr>
        <w:spacing w:line="480" w:lineRule="auto"/>
        <w:rPr>
          <w:rFonts w:ascii="Times New Roman" w:hAnsi="Times New Roman" w:cs="Times New Roman"/>
        </w:rPr>
      </w:pPr>
      <w:r w:rsidRPr="0098162F">
        <w:rPr>
          <w:rFonts w:ascii="Times New Roman" w:hAnsi="Times New Roman" w:cs="Times New Roman"/>
          <w:b/>
          <w:bCs/>
        </w:rPr>
        <w:t>End User</w:t>
      </w:r>
      <w:r w:rsidR="00F2526D">
        <w:rPr>
          <w:rFonts w:ascii="Times New Roman" w:hAnsi="Times New Roman" w:cs="Times New Roman"/>
        </w:rPr>
        <w:t xml:space="preserve"> </w:t>
      </w:r>
      <w:r w:rsidR="001C141C" w:rsidRPr="001C141C">
        <w:rPr>
          <w:rFonts w:ascii="Times New Roman" w:hAnsi="Times New Roman" w:cs="Times New Roman"/>
          <w:b/>
          <w:bCs/>
        </w:rPr>
        <w:t>Workflow</w:t>
      </w:r>
    </w:p>
    <w:p w14:paraId="0C545DDC" w14:textId="7B12BB71" w:rsidR="00C75FDA" w:rsidRDefault="0098162F" w:rsidP="001C3331">
      <w:pPr>
        <w:spacing w:line="480" w:lineRule="auto"/>
        <w:rPr>
          <w:rFonts w:ascii="Times New Roman" w:hAnsi="Times New Roman" w:cs="Times New Roman"/>
        </w:rPr>
      </w:pPr>
      <w:r>
        <w:rPr>
          <w:rFonts w:ascii="Times New Roman" w:hAnsi="Times New Roman" w:cs="Times New Roman"/>
        </w:rPr>
        <w:t xml:space="preserve">As stated in the introduction of this section, </w:t>
      </w:r>
      <w:r w:rsidR="001C141C">
        <w:rPr>
          <w:rFonts w:ascii="Times New Roman" w:hAnsi="Times New Roman" w:cs="Times New Roman"/>
        </w:rPr>
        <w:t xml:space="preserve">the workflow for the end-user, be it the student themselves or a business requesting the student’s records, was designed to be simple and </w:t>
      </w:r>
      <w:r w:rsidR="00970B7F">
        <w:rPr>
          <w:rFonts w:ascii="Times New Roman" w:hAnsi="Times New Roman" w:cs="Times New Roman"/>
        </w:rPr>
        <w:t xml:space="preserve">straightforward. </w:t>
      </w:r>
    </w:p>
    <w:p w14:paraId="3307EF77" w14:textId="1E6014F8" w:rsidR="00040D79" w:rsidRDefault="00040D79" w:rsidP="001C3331">
      <w:pPr>
        <w:spacing w:line="480" w:lineRule="auto"/>
        <w:rPr>
          <w:rFonts w:ascii="Times New Roman" w:hAnsi="Times New Roman" w:cs="Times New Roman"/>
        </w:rPr>
      </w:pPr>
      <w:r>
        <w:rPr>
          <w:rFonts w:ascii="Times New Roman" w:hAnsi="Times New Roman" w:cs="Times New Roman"/>
        </w:rPr>
        <w:t>The user starts off by navigating to the front-end website. The only information required from the user is the student’s first name, middle name, and last name. Those three key pieces of information were chosen in order to different students who might have same first and last names. A fourth field for the date of birth was added and tested, but was later removed from the options due to not needing in, and to speed up the testing process.</w:t>
      </w:r>
    </w:p>
    <w:p w14:paraId="67111F65" w14:textId="397DE4FF" w:rsidR="00040D79" w:rsidRPr="0098162F" w:rsidRDefault="00040D79" w:rsidP="001C3331">
      <w:pPr>
        <w:spacing w:line="480" w:lineRule="auto"/>
        <w:rPr>
          <w:rFonts w:ascii="Times New Roman" w:hAnsi="Times New Roman" w:cs="Times New Roman"/>
        </w:rPr>
      </w:pPr>
      <w:r>
        <w:rPr>
          <w:rFonts w:ascii="Times New Roman" w:hAnsi="Times New Roman" w:cs="Times New Roman"/>
        </w:rPr>
        <w:t>Express is a Node.js minimalist web framework that provides capabilities to handle different requests and act as an URL router. It allows the user to quickly develop API’s and web apps. Express was used to handle any erroneous</w:t>
      </w:r>
      <w:r w:rsidR="001F6A8E">
        <w:rPr>
          <w:rFonts w:ascii="Times New Roman" w:hAnsi="Times New Roman" w:cs="Times New Roman"/>
        </w:rPr>
        <w:t>, and unauthorized</w:t>
      </w:r>
      <w:r>
        <w:rPr>
          <w:rFonts w:ascii="Times New Roman" w:hAnsi="Times New Roman" w:cs="Times New Roman"/>
        </w:rPr>
        <w:t xml:space="preserve"> paths</w:t>
      </w:r>
      <w:r w:rsidR="001F6A8E">
        <w:rPr>
          <w:rFonts w:ascii="Times New Roman" w:hAnsi="Times New Roman" w:cs="Times New Roman"/>
        </w:rPr>
        <w:t>;</w:t>
      </w:r>
      <w:r>
        <w:rPr>
          <w:rFonts w:ascii="Times New Roman" w:hAnsi="Times New Roman" w:cs="Times New Roman"/>
        </w:rPr>
        <w:t xml:space="preserve"> if the </w:t>
      </w:r>
      <w:r>
        <w:rPr>
          <w:rFonts w:ascii="Times New Roman" w:hAnsi="Times New Roman" w:cs="Times New Roman"/>
        </w:rPr>
        <w:lastRenderedPageBreak/>
        <w:t xml:space="preserve">user navigates to any part of the </w:t>
      </w:r>
      <w:r w:rsidR="001F6A8E">
        <w:rPr>
          <w:rFonts w:ascii="Times New Roman" w:hAnsi="Times New Roman" w:cs="Times New Roman"/>
        </w:rPr>
        <w:t xml:space="preserve">domain that does not include the index.html file, they are sent back the file which holds the HTTP 404 Page Not Found error message. </w:t>
      </w:r>
      <w:r w:rsidR="001F6A8E">
        <w:rPr>
          <w:rFonts w:ascii="Times New Roman" w:hAnsi="Times New Roman" w:cs="Times New Roman"/>
        </w:rPr>
        <w:t>When the Submit button is pressed</w:t>
      </w:r>
      <w:r w:rsidR="001F6A8E">
        <w:rPr>
          <w:rFonts w:ascii="Times New Roman" w:hAnsi="Times New Roman" w:cs="Times New Roman"/>
        </w:rPr>
        <w:t xml:space="preserve"> on the form</w:t>
      </w:r>
      <w:r w:rsidR="001F6A8E">
        <w:rPr>
          <w:rFonts w:ascii="Times New Roman" w:hAnsi="Times New Roman" w:cs="Times New Roman"/>
        </w:rPr>
        <w:t xml:space="preserve">, the </w:t>
      </w:r>
      <w:r w:rsidR="001F6A8E">
        <w:rPr>
          <w:rFonts w:ascii="Times New Roman" w:hAnsi="Times New Roman" w:cs="Times New Roman"/>
        </w:rPr>
        <w:t xml:space="preserve">information from the three </w:t>
      </w:r>
      <w:r w:rsidR="001F6A8E">
        <w:rPr>
          <w:rFonts w:ascii="Times New Roman" w:hAnsi="Times New Roman" w:cs="Times New Roman"/>
        </w:rPr>
        <w:t xml:space="preserve">form fields are passed to </w:t>
      </w:r>
      <w:r w:rsidR="001F6A8E">
        <w:rPr>
          <w:rFonts w:ascii="Times New Roman" w:hAnsi="Times New Roman" w:cs="Times New Roman"/>
        </w:rPr>
        <w:t>the Express framework to be handled</w:t>
      </w:r>
      <w:r w:rsidR="0072684A">
        <w:rPr>
          <w:rFonts w:ascii="Times New Roman" w:hAnsi="Times New Roman" w:cs="Times New Roman"/>
        </w:rPr>
        <w:t>, the language of usage here is JavaScript</w:t>
      </w:r>
      <w:r w:rsidR="001F6A8E">
        <w:rPr>
          <w:rFonts w:ascii="Times New Roman" w:hAnsi="Times New Roman" w:cs="Times New Roman"/>
        </w:rPr>
        <w:t>. A</w:t>
      </w:r>
      <w:r w:rsidR="00482B59">
        <w:rPr>
          <w:rFonts w:ascii="Times New Roman" w:hAnsi="Times New Roman" w:cs="Times New Roman"/>
        </w:rPr>
        <w:t xml:space="preserve">n object is created that holds the first name, middle name, and the last name and a JSON string is created representing the object. </w:t>
      </w:r>
      <w:r w:rsidR="0072684A">
        <w:rPr>
          <w:rFonts w:ascii="Times New Roman" w:hAnsi="Times New Roman" w:cs="Times New Roman"/>
        </w:rPr>
        <w:t>Another object is created to hold the HTTP POST request details. The details include the URL of the Azure Function which receives the request and searches the database for the student record. The request is then submitted to the Azure Function.</w:t>
      </w:r>
      <w:r w:rsidR="00857CB1">
        <w:rPr>
          <w:rFonts w:ascii="Times New Roman" w:hAnsi="Times New Roman" w:cs="Times New Roman"/>
        </w:rPr>
        <w:t xml:space="preserve"> The web app is secured via </w:t>
      </w:r>
      <w:r w:rsidR="00571D41">
        <w:rPr>
          <w:rFonts w:ascii="Times New Roman" w:hAnsi="Times New Roman" w:cs="Times New Roman"/>
        </w:rPr>
        <w:t xml:space="preserve">the HTTPS encrypted connection. There is security built in to the system when the web app is hosted on Azure App Service, because Azure automatically applies </w:t>
      </w:r>
      <w:r w:rsidR="00DA42E1">
        <w:rPr>
          <w:rFonts w:ascii="Times New Roman" w:hAnsi="Times New Roman" w:cs="Times New Roman"/>
        </w:rPr>
        <w:t xml:space="preserve">an SSL certificate and an Azure Function can be hosted with HTTPS enabled as well. </w:t>
      </w:r>
      <w:r w:rsidR="00D35D10">
        <w:rPr>
          <w:rFonts w:ascii="Times New Roman" w:hAnsi="Times New Roman" w:cs="Times New Roman"/>
        </w:rPr>
        <w:t>Thus,</w:t>
      </w:r>
      <w:r w:rsidR="00DA42E1">
        <w:rPr>
          <w:rFonts w:ascii="Times New Roman" w:hAnsi="Times New Roman" w:cs="Times New Roman"/>
        </w:rPr>
        <w:t xml:space="preserve"> enabling encryption on both sides, allowing the studen</w:t>
      </w:r>
      <w:bookmarkStart w:id="0" w:name="_GoBack"/>
      <w:bookmarkEnd w:id="0"/>
      <w:r w:rsidR="00DA42E1">
        <w:rPr>
          <w:rFonts w:ascii="Times New Roman" w:hAnsi="Times New Roman" w:cs="Times New Roman"/>
        </w:rPr>
        <w:t xml:space="preserve">t’s name information to be transmitted security in the HTTP request. </w:t>
      </w:r>
    </w:p>
    <w:p w14:paraId="1CD894C5" w14:textId="3BD0188B" w:rsidR="00C75FDA" w:rsidRDefault="00C75FDA" w:rsidP="001C3331">
      <w:pPr>
        <w:spacing w:line="480" w:lineRule="auto"/>
        <w:rPr>
          <w:rFonts w:ascii="Times New Roman" w:hAnsi="Times New Roman" w:cs="Times New Roman"/>
          <w:b/>
          <w:bCs/>
        </w:rPr>
      </w:pPr>
    </w:p>
    <w:p w14:paraId="394A5135" w14:textId="731A2762" w:rsidR="00C75FDA" w:rsidRDefault="00C75FDA" w:rsidP="001C3331">
      <w:pPr>
        <w:spacing w:line="480" w:lineRule="auto"/>
        <w:rPr>
          <w:rFonts w:ascii="Times New Roman" w:hAnsi="Times New Roman" w:cs="Times New Roman"/>
          <w:b/>
          <w:bCs/>
        </w:rPr>
      </w:pPr>
    </w:p>
    <w:p w14:paraId="4D65BF3B" w14:textId="5366122C" w:rsidR="00C75FDA" w:rsidRDefault="00C75FDA" w:rsidP="001C3331">
      <w:pPr>
        <w:spacing w:line="480" w:lineRule="auto"/>
        <w:rPr>
          <w:rFonts w:ascii="Times New Roman" w:hAnsi="Times New Roman" w:cs="Times New Roman"/>
          <w:b/>
          <w:bCs/>
        </w:rPr>
      </w:pPr>
    </w:p>
    <w:p w14:paraId="0DD416BA" w14:textId="1C7890E6" w:rsidR="00C75FDA" w:rsidRDefault="00C75FDA" w:rsidP="001C3331">
      <w:pPr>
        <w:spacing w:line="480" w:lineRule="auto"/>
        <w:rPr>
          <w:rFonts w:ascii="Times New Roman" w:hAnsi="Times New Roman" w:cs="Times New Roman"/>
          <w:b/>
          <w:bCs/>
        </w:rPr>
      </w:pPr>
    </w:p>
    <w:p w14:paraId="585B8B4A" w14:textId="4AFB7784" w:rsidR="00C75FDA" w:rsidRDefault="00C75FDA" w:rsidP="001C3331">
      <w:pPr>
        <w:spacing w:line="480" w:lineRule="auto"/>
        <w:rPr>
          <w:rFonts w:ascii="Times New Roman" w:hAnsi="Times New Roman" w:cs="Times New Roman"/>
          <w:b/>
          <w:bCs/>
        </w:rPr>
      </w:pPr>
    </w:p>
    <w:p w14:paraId="2C24D06E" w14:textId="1B5CDEC2" w:rsidR="00C75FDA" w:rsidRDefault="00C75FDA" w:rsidP="001C3331">
      <w:pPr>
        <w:spacing w:line="480" w:lineRule="auto"/>
        <w:rPr>
          <w:rFonts w:ascii="Times New Roman" w:hAnsi="Times New Roman" w:cs="Times New Roman"/>
          <w:b/>
          <w:bCs/>
        </w:rPr>
      </w:pPr>
    </w:p>
    <w:p w14:paraId="54DA874D" w14:textId="5E85721B" w:rsidR="00C75FDA" w:rsidRDefault="00C75FDA" w:rsidP="001C3331">
      <w:pPr>
        <w:spacing w:line="480" w:lineRule="auto"/>
        <w:rPr>
          <w:rFonts w:ascii="Times New Roman" w:hAnsi="Times New Roman" w:cs="Times New Roman"/>
          <w:b/>
          <w:bCs/>
        </w:rPr>
      </w:pPr>
    </w:p>
    <w:p w14:paraId="40776D8B" w14:textId="40B25160" w:rsidR="00C75FDA" w:rsidRDefault="00C75FDA" w:rsidP="001C3331">
      <w:pPr>
        <w:spacing w:line="480" w:lineRule="auto"/>
        <w:rPr>
          <w:rFonts w:ascii="Times New Roman" w:hAnsi="Times New Roman" w:cs="Times New Roman"/>
          <w:b/>
          <w:bCs/>
        </w:rPr>
      </w:pPr>
    </w:p>
    <w:p w14:paraId="13E8AE96" w14:textId="607E7ABF" w:rsidR="00C75FDA" w:rsidRDefault="00C75FDA" w:rsidP="001C3331">
      <w:pPr>
        <w:spacing w:line="480" w:lineRule="auto"/>
        <w:rPr>
          <w:rFonts w:ascii="Times New Roman" w:hAnsi="Times New Roman" w:cs="Times New Roman"/>
          <w:b/>
          <w:bCs/>
        </w:rPr>
      </w:pPr>
    </w:p>
    <w:p w14:paraId="6F37CB73" w14:textId="4A84E15B" w:rsidR="00C75FDA" w:rsidRDefault="00C75FDA" w:rsidP="001C3331">
      <w:pPr>
        <w:spacing w:line="480" w:lineRule="auto"/>
        <w:rPr>
          <w:rFonts w:ascii="Times New Roman" w:hAnsi="Times New Roman" w:cs="Times New Roman"/>
          <w:b/>
          <w:bCs/>
        </w:rPr>
      </w:pPr>
    </w:p>
    <w:p w14:paraId="66C62D28" w14:textId="5BBF5436" w:rsidR="00C75FDA" w:rsidRDefault="00C75FDA" w:rsidP="001C3331">
      <w:pPr>
        <w:spacing w:line="480" w:lineRule="auto"/>
        <w:rPr>
          <w:rFonts w:ascii="Times New Roman" w:hAnsi="Times New Roman" w:cs="Times New Roman"/>
          <w:b/>
          <w:bCs/>
        </w:rPr>
      </w:pPr>
    </w:p>
    <w:p w14:paraId="560E7F0C" w14:textId="052CCAA0" w:rsidR="00C75FDA" w:rsidRDefault="00C75FDA" w:rsidP="001C3331">
      <w:pPr>
        <w:spacing w:line="480" w:lineRule="auto"/>
        <w:rPr>
          <w:rFonts w:ascii="Times New Roman" w:hAnsi="Times New Roman" w:cs="Times New Roman"/>
          <w:b/>
          <w:bCs/>
        </w:rPr>
      </w:pPr>
    </w:p>
    <w:p w14:paraId="226618BE" w14:textId="77777777" w:rsidR="00C75FDA" w:rsidRDefault="00C75FDA" w:rsidP="001C3331">
      <w:pPr>
        <w:spacing w:line="480" w:lineRule="auto"/>
        <w:rPr>
          <w:rFonts w:ascii="Times New Roman" w:hAnsi="Times New Roman" w:cs="Times New Roman"/>
          <w:b/>
          <w:bCs/>
        </w:rPr>
      </w:pPr>
    </w:p>
    <w:p w14:paraId="42EA6A35" w14:textId="77777777" w:rsidR="009313C8" w:rsidRPr="009313C8" w:rsidRDefault="009313C8" w:rsidP="001C3331">
      <w:pPr>
        <w:spacing w:line="480" w:lineRule="auto"/>
        <w:rPr>
          <w:rFonts w:ascii="Times New Roman" w:hAnsi="Times New Roman" w:cs="Times New Roman"/>
          <w:b/>
          <w:bCs/>
        </w:rPr>
      </w:pPr>
    </w:p>
    <w:p w14:paraId="53D22650" w14:textId="77777777" w:rsidR="00D571B3" w:rsidRPr="00D571B3" w:rsidRDefault="00D571B3" w:rsidP="001C3331">
      <w:pPr>
        <w:spacing w:line="480" w:lineRule="auto"/>
        <w:rPr>
          <w:rFonts w:ascii="Times New Roman" w:hAnsi="Times New Roman" w:cs="Times New Roman"/>
          <w:b/>
          <w:bCs/>
        </w:rPr>
      </w:pPr>
    </w:p>
    <w:p w14:paraId="5C4291B9" w14:textId="492AA17C" w:rsidR="00AC500F" w:rsidRPr="00452E79" w:rsidRDefault="00AB3F99" w:rsidP="001C3331">
      <w:pPr>
        <w:spacing w:line="480" w:lineRule="auto"/>
        <w:rPr>
          <w:rFonts w:ascii="Times New Roman" w:hAnsi="Times New Roman" w:cs="Times New Roman"/>
        </w:rPr>
      </w:pPr>
      <w:r>
        <w:rPr>
          <w:rFonts w:ascii="Times New Roman" w:hAnsi="Times New Roman" w:cs="Times New Roman"/>
        </w:rPr>
        <w:tab/>
      </w:r>
      <w:r w:rsidR="00AC500F">
        <w:rPr>
          <w:rFonts w:ascii="Times New Roman" w:hAnsi="Times New Roman" w:cs="Times New Roman"/>
        </w:rPr>
        <w:tab/>
      </w:r>
    </w:p>
    <w:p w14:paraId="6E9DA755" w14:textId="31296011" w:rsidR="00452E79" w:rsidRPr="00452E79" w:rsidRDefault="00452E79" w:rsidP="00452E79">
      <w:pPr>
        <w:rPr>
          <w:rFonts w:ascii="Times New Roman" w:hAnsi="Times New Roman" w:cs="Times New Roman"/>
        </w:rPr>
      </w:pPr>
    </w:p>
    <w:p w14:paraId="1B572D24" w14:textId="7A6B840F" w:rsidR="00452E79" w:rsidRPr="00452E79" w:rsidRDefault="00452E79" w:rsidP="00452E79">
      <w:pPr>
        <w:rPr>
          <w:rFonts w:ascii="Times New Roman" w:hAnsi="Times New Roman" w:cs="Times New Roman"/>
        </w:rPr>
      </w:pPr>
    </w:p>
    <w:p w14:paraId="09B62651" w14:textId="2BE8B670" w:rsidR="00452E79" w:rsidRPr="00452E79" w:rsidRDefault="00452E79" w:rsidP="00452E79">
      <w:pPr>
        <w:rPr>
          <w:rFonts w:ascii="Times New Roman" w:hAnsi="Times New Roman" w:cs="Times New Roman"/>
        </w:rPr>
      </w:pPr>
    </w:p>
    <w:p w14:paraId="19ABA555" w14:textId="68F25BA8" w:rsidR="00452E79" w:rsidRPr="00452E79" w:rsidRDefault="00452E79" w:rsidP="00452E79">
      <w:pPr>
        <w:rPr>
          <w:rFonts w:ascii="Times New Roman" w:hAnsi="Times New Roman" w:cs="Times New Roman"/>
        </w:rPr>
      </w:pPr>
    </w:p>
    <w:p w14:paraId="34B33B8F" w14:textId="5B00BCA2" w:rsidR="00452E79" w:rsidRPr="00452E79" w:rsidRDefault="00452E79" w:rsidP="00452E79">
      <w:pPr>
        <w:rPr>
          <w:rFonts w:ascii="Times New Roman" w:hAnsi="Times New Roman" w:cs="Times New Roman"/>
        </w:rPr>
      </w:pPr>
    </w:p>
    <w:p w14:paraId="46516AF8" w14:textId="3C8176F3" w:rsidR="00452E79" w:rsidRPr="00452E79" w:rsidRDefault="00452E79" w:rsidP="00452E79">
      <w:pPr>
        <w:rPr>
          <w:rFonts w:ascii="Times New Roman" w:hAnsi="Times New Roman" w:cs="Times New Roman"/>
        </w:rPr>
      </w:pPr>
    </w:p>
    <w:p w14:paraId="1A591BAA" w14:textId="77777777" w:rsidR="00452E79" w:rsidRDefault="00452E79" w:rsidP="00D17306">
      <w:pPr>
        <w:rPr>
          <w:rFonts w:ascii="Times New Roman" w:hAnsi="Times New Roman" w:cs="Times New Roman"/>
        </w:rPr>
      </w:pPr>
    </w:p>
    <w:p w14:paraId="11EC68A6" w14:textId="77777777" w:rsidR="00470CA9" w:rsidRPr="00470CA9" w:rsidRDefault="00D8266E" w:rsidP="00470CA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470CA9" w:rsidRPr="00470CA9">
        <w:rPr>
          <w:rFonts w:ascii="Times New Roman" w:hAnsi="Times New Roman" w:cs="Times New Roman"/>
        </w:rPr>
        <w:t>[1]</w:t>
      </w:r>
      <w:r w:rsidR="00470CA9" w:rsidRPr="00470CA9">
        <w:rPr>
          <w:rFonts w:ascii="Times New Roman" w:hAnsi="Times New Roman" w:cs="Times New Roman"/>
        </w:rPr>
        <w:tab/>
        <w:t xml:space="preserve">A. © C. S. University, N. 18111 N. Street, Northridge, and C. 91330 P.-1200 / C. Us, “Transcripts and Diplomas,” </w:t>
      </w:r>
      <w:r w:rsidR="00470CA9" w:rsidRPr="00470CA9">
        <w:rPr>
          <w:rFonts w:ascii="Times New Roman" w:hAnsi="Times New Roman" w:cs="Times New Roman"/>
          <w:i/>
          <w:iCs/>
        </w:rPr>
        <w:t>California State University, Northridge</w:t>
      </w:r>
      <w:r w:rsidR="00470CA9" w:rsidRPr="00470CA9">
        <w:rPr>
          <w:rFonts w:ascii="Times New Roman" w:hAnsi="Times New Roman" w:cs="Times New Roman"/>
        </w:rPr>
        <w:t>, 08-Jul-2013. [Online]. Available: https://www.csun.edu/alumni/transcripts-and-diplomas. [Accessed: 10-Jun-2019].</w:t>
      </w:r>
    </w:p>
    <w:p w14:paraId="35776EE3"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w:t>
      </w:r>
      <w:r w:rsidRPr="00470CA9">
        <w:rPr>
          <w:rFonts w:ascii="Times New Roman" w:hAnsi="Times New Roman" w:cs="Times New Roman"/>
        </w:rPr>
        <w:tab/>
        <w:t xml:space="preserve">M. Fowler, “Serverless Architectures,” </w:t>
      </w:r>
      <w:r w:rsidRPr="00470CA9">
        <w:rPr>
          <w:rFonts w:ascii="Times New Roman" w:hAnsi="Times New Roman" w:cs="Times New Roman"/>
          <w:i/>
          <w:iCs/>
        </w:rPr>
        <w:t>martinfowler.com</w:t>
      </w:r>
      <w:r w:rsidRPr="00470CA9">
        <w:rPr>
          <w:rFonts w:ascii="Times New Roman" w:hAnsi="Times New Roman" w:cs="Times New Roman"/>
        </w:rPr>
        <w:t>. [Online]. Available: https://martinfowler.com/articles/serverless.html. [Accessed: 10-Jun-2019].</w:t>
      </w:r>
    </w:p>
    <w:p w14:paraId="41E5D85A"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3]</w:t>
      </w:r>
      <w:r w:rsidRPr="00470CA9">
        <w:rPr>
          <w:rFonts w:ascii="Times New Roman" w:hAnsi="Times New Roman" w:cs="Times New Roman"/>
        </w:rPr>
        <w:tab/>
        <w:t xml:space="preserve">F. Bashir, “What is Serverless Architecture? What are its Pros and Cons?,” </w:t>
      </w:r>
      <w:r w:rsidRPr="00470CA9">
        <w:rPr>
          <w:rFonts w:ascii="Times New Roman" w:hAnsi="Times New Roman" w:cs="Times New Roman"/>
          <w:i/>
          <w:iCs/>
        </w:rPr>
        <w:t>Hacker Noon</w:t>
      </w:r>
      <w:r w:rsidRPr="00470CA9">
        <w:rPr>
          <w:rFonts w:ascii="Times New Roman" w:hAnsi="Times New Roman" w:cs="Times New Roman"/>
        </w:rPr>
        <w:t>, 28-May-2018. [Online]. Available: https://hackernoon.com/what-is-serverless-architecture-what-are-its-pros-and-cons-cc4b804022e9. [Accessed: 10-Jun-2019].</w:t>
      </w:r>
    </w:p>
    <w:p w14:paraId="29A9BF07"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4]</w:t>
      </w:r>
      <w:r w:rsidRPr="00470CA9">
        <w:rPr>
          <w:rFonts w:ascii="Times New Roman" w:hAnsi="Times New Roman" w:cs="Times New Roman"/>
        </w:rPr>
        <w:tab/>
        <w:t xml:space="preserve">M. Nofer, P. Gomber, O. Hinz, and D. Schiereck, “Blockchain,” </w:t>
      </w:r>
      <w:r w:rsidRPr="00470CA9">
        <w:rPr>
          <w:rFonts w:ascii="Times New Roman" w:hAnsi="Times New Roman" w:cs="Times New Roman"/>
          <w:i/>
          <w:iCs/>
        </w:rPr>
        <w:t>Bus. Inf. Syst. Eng.</w:t>
      </w:r>
      <w:r w:rsidRPr="00470CA9">
        <w:rPr>
          <w:rFonts w:ascii="Times New Roman" w:hAnsi="Times New Roman" w:cs="Times New Roman"/>
        </w:rPr>
        <w:t>, vol. 59, no. 3, pp. 183–187, Jun. 2017.</w:t>
      </w:r>
    </w:p>
    <w:p w14:paraId="70122A36"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5]</w:t>
      </w:r>
      <w:r w:rsidRPr="00470CA9">
        <w:rPr>
          <w:rFonts w:ascii="Times New Roman" w:hAnsi="Times New Roman" w:cs="Times New Roman"/>
        </w:rPr>
        <w:tab/>
        <w:t xml:space="preserve">“Blockchain explained,” </w:t>
      </w:r>
      <w:r w:rsidRPr="00470CA9">
        <w:rPr>
          <w:rFonts w:ascii="Times New Roman" w:hAnsi="Times New Roman" w:cs="Times New Roman"/>
          <w:i/>
          <w:iCs/>
        </w:rPr>
        <w:t>Reuters</w:t>
      </w:r>
      <w:r w:rsidRPr="00470CA9">
        <w:rPr>
          <w:rFonts w:ascii="Times New Roman" w:hAnsi="Times New Roman" w:cs="Times New Roman"/>
        </w:rPr>
        <w:t>. [Online]. Available: http://graphics.reuters.com/TECHNOLOGY-BLOCKCHAIN/010070P11GN/index.html. [Accessed: 10-Jun-2019].</w:t>
      </w:r>
    </w:p>
    <w:p w14:paraId="03EA3C14"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6]</w:t>
      </w:r>
      <w:r w:rsidRPr="00470CA9">
        <w:rPr>
          <w:rFonts w:ascii="Times New Roman" w:hAnsi="Times New Roman" w:cs="Times New Roman"/>
        </w:rPr>
        <w:tab/>
        <w:t xml:space="preserve">S. W. 10 O. March, “Blockchain for Student Records,” </w:t>
      </w:r>
      <w:r w:rsidRPr="00470CA9">
        <w:rPr>
          <w:rFonts w:ascii="Times New Roman" w:hAnsi="Times New Roman" w:cs="Times New Roman"/>
          <w:i/>
          <w:iCs/>
        </w:rPr>
        <w:t>Bold Business</w:t>
      </w:r>
      <w:r w:rsidRPr="00470CA9">
        <w:rPr>
          <w:rFonts w:ascii="Times New Roman" w:hAnsi="Times New Roman" w:cs="Times New Roman"/>
        </w:rPr>
        <w:t>, 10-Oct-2017. .</w:t>
      </w:r>
    </w:p>
    <w:p w14:paraId="4C0F7274"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7]</w:t>
      </w:r>
      <w:r w:rsidRPr="00470CA9">
        <w:rPr>
          <w:rFonts w:ascii="Times New Roman" w:hAnsi="Times New Roman" w:cs="Times New Roman"/>
        </w:rPr>
        <w:tab/>
        <w:t xml:space="preserve">“IBM unveils Blockchain as a Service based on open source Hyperledger Fabric technology,” </w:t>
      </w:r>
      <w:r w:rsidRPr="00470CA9">
        <w:rPr>
          <w:rFonts w:ascii="Times New Roman" w:hAnsi="Times New Roman" w:cs="Times New Roman"/>
          <w:i/>
          <w:iCs/>
        </w:rPr>
        <w:t>TechCrunch</w:t>
      </w:r>
      <w:r w:rsidRPr="00470CA9">
        <w:rPr>
          <w:rFonts w:ascii="Times New Roman" w:hAnsi="Times New Roman" w:cs="Times New Roman"/>
        </w:rPr>
        <w:t>. .</w:t>
      </w:r>
    </w:p>
    <w:p w14:paraId="07A6A5E9"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8]</w:t>
      </w:r>
      <w:r w:rsidRPr="00470CA9">
        <w:rPr>
          <w:rFonts w:ascii="Times New Roman" w:hAnsi="Times New Roman" w:cs="Times New Roman"/>
        </w:rPr>
        <w:tab/>
        <w:t xml:space="preserve">“About,” </w:t>
      </w:r>
      <w:r w:rsidRPr="00470CA9">
        <w:rPr>
          <w:rFonts w:ascii="Times New Roman" w:hAnsi="Times New Roman" w:cs="Times New Roman"/>
          <w:i/>
          <w:iCs/>
        </w:rPr>
        <w:t>Learning Machine</w:t>
      </w:r>
      <w:r w:rsidRPr="00470CA9">
        <w:rPr>
          <w:rFonts w:ascii="Times New Roman" w:hAnsi="Times New Roman" w:cs="Times New Roman"/>
        </w:rPr>
        <w:t>. [Online]. Available: https://www.learningmachine.com/about. [Accessed: 23-Jun-2019].</w:t>
      </w:r>
    </w:p>
    <w:p w14:paraId="1F377FFD"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9]</w:t>
      </w:r>
      <w:r w:rsidRPr="00470CA9">
        <w:rPr>
          <w:rFonts w:ascii="Times New Roman" w:hAnsi="Times New Roman" w:cs="Times New Roman"/>
        </w:rPr>
        <w:tab/>
        <w:t xml:space="preserve">M. Techlabs, “What is Serverless Architecture? What are its criticisms and drawbacks?,” </w:t>
      </w:r>
      <w:r w:rsidRPr="00470CA9">
        <w:rPr>
          <w:rFonts w:ascii="Times New Roman" w:hAnsi="Times New Roman" w:cs="Times New Roman"/>
          <w:i/>
          <w:iCs/>
        </w:rPr>
        <w:t>Medium</w:t>
      </w:r>
      <w:r w:rsidRPr="00470CA9">
        <w:rPr>
          <w:rFonts w:ascii="Times New Roman" w:hAnsi="Times New Roman" w:cs="Times New Roman"/>
        </w:rPr>
        <w:t>, 04-May-2017. .</w:t>
      </w:r>
    </w:p>
    <w:p w14:paraId="2F35C40F"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0]</w:t>
      </w:r>
      <w:r w:rsidRPr="00470CA9">
        <w:rPr>
          <w:rFonts w:ascii="Times New Roman" w:hAnsi="Times New Roman" w:cs="Times New Roman"/>
        </w:rPr>
        <w:tab/>
        <w:t xml:space="preserve">“Bare-metal server,” </w:t>
      </w:r>
      <w:r w:rsidRPr="00470CA9">
        <w:rPr>
          <w:rFonts w:ascii="Times New Roman" w:hAnsi="Times New Roman" w:cs="Times New Roman"/>
          <w:i/>
          <w:iCs/>
        </w:rPr>
        <w:t>Wikipedia</w:t>
      </w:r>
      <w:r w:rsidRPr="00470CA9">
        <w:rPr>
          <w:rFonts w:ascii="Times New Roman" w:hAnsi="Times New Roman" w:cs="Times New Roman"/>
        </w:rPr>
        <w:t>. 28-Mar-2019.</w:t>
      </w:r>
    </w:p>
    <w:p w14:paraId="3CAF414D"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1]</w:t>
      </w:r>
      <w:r w:rsidRPr="00470CA9">
        <w:rPr>
          <w:rFonts w:ascii="Times New Roman" w:hAnsi="Times New Roman" w:cs="Times New Roman"/>
        </w:rPr>
        <w:tab/>
        <w:t xml:space="preserve">“A brief history of serverless (or, how I learned to stop worrying and start loving the cloud),” </w:t>
      </w:r>
      <w:r w:rsidRPr="00470CA9">
        <w:rPr>
          <w:rFonts w:ascii="Times New Roman" w:hAnsi="Times New Roman" w:cs="Times New Roman"/>
          <w:i/>
          <w:iCs/>
        </w:rPr>
        <w:t>freeCodeCamp.org News</w:t>
      </w:r>
      <w:r w:rsidRPr="00470CA9">
        <w:rPr>
          <w:rFonts w:ascii="Times New Roman" w:hAnsi="Times New Roman" w:cs="Times New Roman"/>
        </w:rPr>
        <w:t>, 05-Apr-2018. [Online]. Available: https://www.freecodecamp.org/news/a-brief-history-of-serverless-or-how-i-learned-</w:t>
      </w:r>
      <w:r w:rsidRPr="00470CA9">
        <w:rPr>
          <w:rFonts w:ascii="Times New Roman" w:hAnsi="Times New Roman" w:cs="Times New Roman"/>
        </w:rPr>
        <w:lastRenderedPageBreak/>
        <w:t>to-stop-worrying-and-start-loving-the-cloud-7e2fc633310d/. [Accessed: 24-Jun-2019].</w:t>
      </w:r>
    </w:p>
    <w:p w14:paraId="2A68F640"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2]</w:t>
      </w:r>
      <w:r w:rsidRPr="00470CA9">
        <w:rPr>
          <w:rFonts w:ascii="Times New Roman" w:hAnsi="Times New Roman" w:cs="Times New Roman"/>
        </w:rPr>
        <w:tab/>
        <w:t xml:space="preserve">May 26 and 2017, “Docker Downsides: Container Cons to Consider before Adopting Docker,” </w:t>
      </w:r>
      <w:r w:rsidRPr="00470CA9">
        <w:rPr>
          <w:rFonts w:ascii="Times New Roman" w:hAnsi="Times New Roman" w:cs="Times New Roman"/>
          <w:i/>
          <w:iCs/>
        </w:rPr>
        <w:t>Channel Futures</w:t>
      </w:r>
      <w:r w:rsidRPr="00470CA9">
        <w:rPr>
          <w:rFonts w:ascii="Times New Roman" w:hAnsi="Times New Roman" w:cs="Times New Roman"/>
        </w:rPr>
        <w:t>, 26-May-2017. [Online]. Available: https://www.channelfutures.com/open-source/docker-downsides-container-cons-to-consider-before-adopting-docker. [Accessed: 24-Jun-2019].</w:t>
      </w:r>
    </w:p>
    <w:p w14:paraId="17BBAF79"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3]</w:t>
      </w:r>
      <w:r w:rsidRPr="00470CA9">
        <w:rPr>
          <w:rFonts w:ascii="Times New Roman" w:hAnsi="Times New Roman" w:cs="Times New Roman"/>
        </w:rPr>
        <w:tab/>
        <w:t>ggailey777, “Supported languages in Azure Functions.” [Online]. Available: https://docs.microsoft.com/en-us/azure/azure-functions/supported-languages. [Accessed: 26-Jun-2019].</w:t>
      </w:r>
    </w:p>
    <w:p w14:paraId="16476D9B"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4]</w:t>
      </w:r>
      <w:r w:rsidRPr="00470CA9">
        <w:rPr>
          <w:rFonts w:ascii="Times New Roman" w:hAnsi="Times New Roman" w:cs="Times New Roman"/>
        </w:rPr>
        <w:tab/>
        <w:t xml:space="preserve">“AWS Lambda – FAQs,” </w:t>
      </w:r>
      <w:r w:rsidRPr="00470CA9">
        <w:rPr>
          <w:rFonts w:ascii="Times New Roman" w:hAnsi="Times New Roman" w:cs="Times New Roman"/>
          <w:i/>
          <w:iCs/>
        </w:rPr>
        <w:t>Amazon Web Services, Inc.</w:t>
      </w:r>
      <w:r w:rsidRPr="00470CA9">
        <w:rPr>
          <w:rFonts w:ascii="Times New Roman" w:hAnsi="Times New Roman" w:cs="Times New Roman"/>
        </w:rPr>
        <w:t xml:space="preserve"> [Online]. Available: https://aws.amazon.com/lambda/faqs/. [Accessed: 26-Jun-2019].</w:t>
      </w:r>
    </w:p>
    <w:p w14:paraId="4D449312"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5]</w:t>
      </w:r>
      <w:r w:rsidRPr="00470CA9">
        <w:rPr>
          <w:rFonts w:ascii="Times New Roman" w:hAnsi="Times New Roman" w:cs="Times New Roman"/>
        </w:rPr>
        <w:tab/>
        <w:t>“HTTP Methods GET vs POST.” [Online]. Available: https://www.w3schools.com/tags/ref_httpmethods.asp. [Accessed: 26-Jun-2019].</w:t>
      </w:r>
    </w:p>
    <w:p w14:paraId="5ACB097B"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6]</w:t>
      </w:r>
      <w:r w:rsidRPr="00470CA9">
        <w:rPr>
          <w:rFonts w:ascii="Times New Roman" w:hAnsi="Times New Roman" w:cs="Times New Roman"/>
        </w:rPr>
        <w:tab/>
        <w:t>E. Geschwinde and H.-J. Schoenig, “An Introduction to SQL,” 2002.</w:t>
      </w:r>
    </w:p>
    <w:p w14:paraId="3A379BC2"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7]</w:t>
      </w:r>
      <w:r w:rsidRPr="00470CA9">
        <w:rPr>
          <w:rFonts w:ascii="Times New Roman" w:hAnsi="Times New Roman" w:cs="Times New Roman"/>
        </w:rPr>
        <w:tab/>
        <w:t xml:space="preserve">S. Yegulalp, “What is NoSQL? NoSQL databases explained,” </w:t>
      </w:r>
      <w:r w:rsidRPr="00470CA9">
        <w:rPr>
          <w:rFonts w:ascii="Times New Roman" w:hAnsi="Times New Roman" w:cs="Times New Roman"/>
          <w:i/>
          <w:iCs/>
        </w:rPr>
        <w:t>InfoWorld</w:t>
      </w:r>
      <w:r w:rsidRPr="00470CA9">
        <w:rPr>
          <w:rFonts w:ascii="Times New Roman" w:hAnsi="Times New Roman" w:cs="Times New Roman"/>
        </w:rPr>
        <w:t>, 07-Dec-2017. [Online]. Available: https://www.infoworld.com/article/3240644/what-is-nosql-nosql-databases-explained.html. [Accessed: 27-Jun-2019].</w:t>
      </w:r>
    </w:p>
    <w:p w14:paraId="025F46C9"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8]</w:t>
      </w:r>
      <w:r w:rsidRPr="00470CA9">
        <w:rPr>
          <w:rFonts w:ascii="Times New Roman" w:hAnsi="Times New Roman" w:cs="Times New Roman"/>
        </w:rPr>
        <w:tab/>
        <w:t>timsander1, “Getting started with SQL queries in Azure Cosmos DB.” [Online]. Available: https://docs.microsoft.com/en-us/azure/cosmos-db/sql-query-getting-started. [Accessed: 27-Jun-2019].</w:t>
      </w:r>
    </w:p>
    <w:p w14:paraId="1C2B3050"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9]</w:t>
      </w:r>
      <w:r w:rsidRPr="00470CA9">
        <w:rPr>
          <w:rFonts w:ascii="Times New Roman" w:hAnsi="Times New Roman" w:cs="Times New Roman"/>
        </w:rPr>
        <w:tab/>
        <w:t xml:space="preserve">“Hash function,” </w:t>
      </w:r>
      <w:r w:rsidRPr="00470CA9">
        <w:rPr>
          <w:rFonts w:ascii="Times New Roman" w:hAnsi="Times New Roman" w:cs="Times New Roman"/>
          <w:i/>
          <w:iCs/>
        </w:rPr>
        <w:t>Wikipedia</w:t>
      </w:r>
      <w:r w:rsidRPr="00470CA9">
        <w:rPr>
          <w:rFonts w:ascii="Times New Roman" w:hAnsi="Times New Roman" w:cs="Times New Roman"/>
        </w:rPr>
        <w:t>. 31-May-2019.</w:t>
      </w:r>
    </w:p>
    <w:p w14:paraId="3FE935BF"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0]</w:t>
      </w:r>
      <w:r w:rsidRPr="00470CA9">
        <w:rPr>
          <w:rFonts w:ascii="Times New Roman" w:hAnsi="Times New Roman" w:cs="Times New Roman"/>
        </w:rPr>
        <w:tab/>
        <w:t xml:space="preserve">“What Is Hashing? [Step-by-Step Guide-Under Hood Of Blockchain],” </w:t>
      </w:r>
      <w:r w:rsidRPr="00470CA9">
        <w:rPr>
          <w:rFonts w:ascii="Times New Roman" w:hAnsi="Times New Roman" w:cs="Times New Roman"/>
          <w:i/>
          <w:iCs/>
        </w:rPr>
        <w:t>Blockgeeks</w:t>
      </w:r>
      <w:r w:rsidRPr="00470CA9">
        <w:rPr>
          <w:rFonts w:ascii="Times New Roman" w:hAnsi="Times New Roman" w:cs="Times New Roman"/>
        </w:rPr>
        <w:t>, 06-Aug-2017. [Online]. Available: https://blockgeeks.com/guides/what-is-hashing/. [Accessed: 27-Jun-2019].</w:t>
      </w:r>
    </w:p>
    <w:p w14:paraId="70BFB235"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1]</w:t>
      </w:r>
      <w:r w:rsidRPr="00470CA9">
        <w:rPr>
          <w:rFonts w:ascii="Times New Roman" w:hAnsi="Times New Roman" w:cs="Times New Roman"/>
        </w:rPr>
        <w:tab/>
        <w:t xml:space="preserve">“bcrypt,” </w:t>
      </w:r>
      <w:r w:rsidRPr="00470CA9">
        <w:rPr>
          <w:rFonts w:ascii="Times New Roman" w:hAnsi="Times New Roman" w:cs="Times New Roman"/>
          <w:i/>
          <w:iCs/>
        </w:rPr>
        <w:t>Wikipedia</w:t>
      </w:r>
      <w:r w:rsidRPr="00470CA9">
        <w:rPr>
          <w:rFonts w:ascii="Times New Roman" w:hAnsi="Times New Roman" w:cs="Times New Roman"/>
        </w:rPr>
        <w:t>. 05-Apr-2019.</w:t>
      </w:r>
    </w:p>
    <w:p w14:paraId="05248295"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2]</w:t>
      </w:r>
      <w:r w:rsidRPr="00470CA9">
        <w:rPr>
          <w:rFonts w:ascii="Times New Roman" w:hAnsi="Times New Roman" w:cs="Times New Roman"/>
        </w:rPr>
        <w:tab/>
        <w:t>“Learn Cryptography - Hash Collision Attack.” [Online]. Available: https://learncryptography.com/hash-functions/hash-collision-attack. [Accessed: 27-Jun-2019].</w:t>
      </w:r>
    </w:p>
    <w:p w14:paraId="64B2542F"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3]</w:t>
      </w:r>
      <w:r w:rsidRPr="00470CA9">
        <w:rPr>
          <w:rFonts w:ascii="Times New Roman" w:hAnsi="Times New Roman" w:cs="Times New Roman"/>
        </w:rPr>
        <w:tab/>
        <w:t xml:space="preserve">“Rainbow table,” </w:t>
      </w:r>
      <w:r w:rsidRPr="00470CA9">
        <w:rPr>
          <w:rFonts w:ascii="Times New Roman" w:hAnsi="Times New Roman" w:cs="Times New Roman"/>
          <w:i/>
          <w:iCs/>
        </w:rPr>
        <w:t>Wikipedia</w:t>
      </w:r>
      <w:r w:rsidRPr="00470CA9">
        <w:rPr>
          <w:rFonts w:ascii="Times New Roman" w:hAnsi="Times New Roman" w:cs="Times New Roman"/>
        </w:rPr>
        <w:t>. 13-Jul-2019.</w:t>
      </w:r>
    </w:p>
    <w:p w14:paraId="285488E9"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4]</w:t>
      </w:r>
      <w:r w:rsidRPr="00470CA9">
        <w:rPr>
          <w:rFonts w:ascii="Times New Roman" w:hAnsi="Times New Roman" w:cs="Times New Roman"/>
        </w:rPr>
        <w:tab/>
        <w:t xml:space="preserve">“appsec - How to securely hash passwords?,” </w:t>
      </w:r>
      <w:r w:rsidRPr="00470CA9">
        <w:rPr>
          <w:rFonts w:ascii="Times New Roman" w:hAnsi="Times New Roman" w:cs="Times New Roman"/>
          <w:i/>
          <w:iCs/>
        </w:rPr>
        <w:t>Information Security Stack Exchange</w:t>
      </w:r>
      <w:r w:rsidRPr="00470CA9">
        <w:rPr>
          <w:rFonts w:ascii="Times New Roman" w:hAnsi="Times New Roman" w:cs="Times New Roman"/>
        </w:rPr>
        <w:t>. [Online]. Available: https://security.stackexchange.com/questions/211/how-to-securely-hash-passwords. [Accessed: 18-Jul-2019].</w:t>
      </w:r>
    </w:p>
    <w:p w14:paraId="4E151375"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5]</w:t>
      </w:r>
      <w:r w:rsidRPr="00470CA9">
        <w:rPr>
          <w:rFonts w:ascii="Times New Roman" w:hAnsi="Times New Roman" w:cs="Times New Roman"/>
        </w:rPr>
        <w:tab/>
        <w:t xml:space="preserve">R. Dvojmoč, </w:t>
      </w:r>
      <w:r w:rsidRPr="00470CA9">
        <w:rPr>
          <w:rFonts w:ascii="Times New Roman" w:hAnsi="Times New Roman" w:cs="Times New Roman"/>
          <w:i/>
          <w:iCs/>
        </w:rPr>
        <w:t>C# .NET Core wrapper for wkhtmltopdf library that uses Webkit engine to convert HTML pages to PDF.: rdvojmoc/DinkToPdf</w:t>
      </w:r>
      <w:r w:rsidRPr="00470CA9">
        <w:rPr>
          <w:rFonts w:ascii="Times New Roman" w:hAnsi="Times New Roman" w:cs="Times New Roman"/>
        </w:rPr>
        <w:t>. 2019.</w:t>
      </w:r>
    </w:p>
    <w:p w14:paraId="19984DEB"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6]</w:t>
      </w:r>
      <w:r w:rsidRPr="00470CA9">
        <w:rPr>
          <w:rFonts w:ascii="Times New Roman" w:hAnsi="Times New Roman" w:cs="Times New Roman"/>
        </w:rPr>
        <w:tab/>
        <w:t>“Wayback Machine,” 26-May-2013. [Online]. Available: https://web.archive.org/web/20130526224224/http://csrc.nist.gov/groups/STM/cavp/documents/shs/sha256-384-512.pdf. [Accessed: 21-Jul-2019].</w:t>
      </w:r>
    </w:p>
    <w:p w14:paraId="02F1DEC1"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7]</w:t>
      </w:r>
      <w:r w:rsidRPr="00470CA9">
        <w:rPr>
          <w:rFonts w:ascii="Times New Roman" w:hAnsi="Times New Roman" w:cs="Times New Roman"/>
        </w:rPr>
        <w:tab/>
      </w:r>
      <w:r w:rsidRPr="00470CA9">
        <w:rPr>
          <w:rFonts w:ascii="Times New Roman" w:hAnsi="Times New Roman" w:cs="Times New Roman"/>
          <w:i/>
          <w:iCs/>
        </w:rPr>
        <w:t>Powerful .NET library for benchmarking. Contribute to dotnet/BenchmarkDotNet development by creating an account on GitHub</w:t>
      </w:r>
      <w:r w:rsidRPr="00470CA9">
        <w:rPr>
          <w:rFonts w:ascii="Times New Roman" w:hAnsi="Times New Roman" w:cs="Times New Roman"/>
        </w:rPr>
        <w:t>. .NET Foundation, 2019.</w:t>
      </w:r>
    </w:p>
    <w:p w14:paraId="13FB564D"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8]</w:t>
      </w:r>
      <w:r w:rsidRPr="00470CA9">
        <w:rPr>
          <w:rFonts w:ascii="Times New Roman" w:hAnsi="Times New Roman" w:cs="Times New Roman"/>
        </w:rPr>
        <w:tab/>
        <w:t xml:space="preserve">J. Newton-King, </w:t>
      </w:r>
      <w:r w:rsidRPr="00470CA9">
        <w:rPr>
          <w:rFonts w:ascii="Times New Roman" w:hAnsi="Times New Roman" w:cs="Times New Roman"/>
          <w:i/>
          <w:iCs/>
        </w:rPr>
        <w:t>Json.NET is a popular high-performance JSON framework for .NET: JamesNK/Newtonsoft.Json</w:t>
      </w:r>
      <w:r w:rsidRPr="00470CA9">
        <w:rPr>
          <w:rFonts w:ascii="Times New Roman" w:hAnsi="Times New Roman" w:cs="Times New Roman"/>
        </w:rPr>
        <w:t>. 2019.</w:t>
      </w:r>
    </w:p>
    <w:p w14:paraId="2C2A86B1"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9]</w:t>
      </w:r>
      <w:r w:rsidRPr="00470CA9">
        <w:rPr>
          <w:rFonts w:ascii="Times New Roman" w:hAnsi="Times New Roman" w:cs="Times New Roman"/>
        </w:rPr>
        <w:tab/>
        <w:t xml:space="preserve">“Postman | API Development Environment,” </w:t>
      </w:r>
      <w:r w:rsidRPr="00470CA9">
        <w:rPr>
          <w:rFonts w:ascii="Times New Roman" w:hAnsi="Times New Roman" w:cs="Times New Roman"/>
          <w:i/>
          <w:iCs/>
        </w:rPr>
        <w:t>Postman</w:t>
      </w:r>
      <w:r w:rsidRPr="00470CA9">
        <w:rPr>
          <w:rFonts w:ascii="Times New Roman" w:hAnsi="Times New Roman" w:cs="Times New Roman"/>
        </w:rPr>
        <w:t>. [Online]. Available: https://www.getpostman.com. [Accessed: 21-Jul-2019].</w:t>
      </w:r>
    </w:p>
    <w:p w14:paraId="56DA3532" w14:textId="49DD0080" w:rsidR="00233E92" w:rsidRPr="00233E92" w:rsidRDefault="00D8266E" w:rsidP="00233E92">
      <w:pPr>
        <w:spacing w:line="480" w:lineRule="auto"/>
        <w:rPr>
          <w:rFonts w:ascii="Times New Roman" w:hAnsi="Times New Roman" w:cs="Times New Roman"/>
        </w:rPr>
      </w:pPr>
      <w:r>
        <w:rPr>
          <w:rFonts w:ascii="Times New Roman" w:hAnsi="Times New Roman" w:cs="Times New Roman"/>
        </w:rPr>
        <w:fldChar w:fldCharType="end"/>
      </w:r>
    </w:p>
    <w:p w14:paraId="368D65D7" w14:textId="77777777" w:rsidR="00233E92" w:rsidRPr="00233E92" w:rsidRDefault="00233E92" w:rsidP="00233E92">
      <w:pPr>
        <w:spacing w:line="480" w:lineRule="auto"/>
        <w:rPr>
          <w:rFonts w:ascii="Times New Roman" w:hAnsi="Times New Roman" w:cs="Times New Roman"/>
        </w:rPr>
      </w:pPr>
    </w:p>
    <w:p w14:paraId="3909ABFF" w14:textId="258505A9" w:rsidR="00D17306" w:rsidRPr="00D17306" w:rsidRDefault="00D17306" w:rsidP="00D17306">
      <w:pPr>
        <w:spacing w:line="480" w:lineRule="auto"/>
        <w:rPr>
          <w:rFonts w:ascii="Times New Roman" w:hAnsi="Times New Roman" w:cs="Times New Roman"/>
        </w:rPr>
      </w:pPr>
    </w:p>
    <w:p w14:paraId="7C728685" w14:textId="426DDEB8" w:rsidR="00D17306" w:rsidRDefault="00D17306" w:rsidP="00D17306">
      <w:pPr>
        <w:spacing w:line="480" w:lineRule="auto"/>
        <w:rPr>
          <w:rFonts w:ascii="Times New Roman" w:hAnsi="Times New Roman" w:cs="Times New Roman"/>
        </w:rPr>
      </w:pPr>
    </w:p>
    <w:p w14:paraId="24C49AF4" w14:textId="77777777" w:rsidR="00D17306" w:rsidRPr="00452E79" w:rsidRDefault="00D17306" w:rsidP="00D17306">
      <w:pPr>
        <w:spacing w:line="480" w:lineRule="auto"/>
        <w:jc w:val="center"/>
        <w:rPr>
          <w:rFonts w:ascii="Times New Roman" w:hAnsi="Times New Roman" w:cs="Times New Roman"/>
        </w:rPr>
      </w:pPr>
    </w:p>
    <w:sectPr w:rsidR="00D17306" w:rsidRPr="00452E79" w:rsidSect="00DC1F0F">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AAA63C" w14:textId="77777777" w:rsidR="008A29A7" w:rsidRDefault="008A29A7" w:rsidP="00471D2C">
      <w:r>
        <w:separator/>
      </w:r>
    </w:p>
  </w:endnote>
  <w:endnote w:type="continuationSeparator" w:id="0">
    <w:p w14:paraId="272EE5DC" w14:textId="77777777" w:rsidR="008A29A7" w:rsidRDefault="008A29A7" w:rsidP="00471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0BFCC01E-A0B5-5648-BAFB-A035F95907B9}"/>
    <w:embedBold r:id="rId2" w:fontKey="{EF29C63E-8D70-084C-B25B-1FB7F8470E38}"/>
    <w:embedItalic r:id="rId3" w:fontKey="{CFB504AB-DE8B-3846-A9DC-C61C5FDC1A16}"/>
    <w:embedBoldItalic r:id="rId4" w:fontKey="{B2E90E0B-2F2F-9F48-8ADC-437BF336F481}"/>
  </w:font>
  <w:font w:name="Calibri">
    <w:panose1 w:val="020F0502020204030204"/>
    <w:charset w:val="00"/>
    <w:family w:val="swiss"/>
    <w:pitch w:val="variable"/>
    <w:sig w:usb0="E0002AFF" w:usb1="C000247B" w:usb2="00000009" w:usb3="00000000" w:csb0="000001FF" w:csb1="00000000"/>
    <w:embedRegular r:id="rId5" w:fontKey="{CE2BFBD7-C44B-9242-BABF-8B1157B8D738}"/>
    <w:embedBold r:id="rId6" w:fontKey="{B81744D7-0FF0-9C4B-89ED-90FD4A57C736}"/>
    <w:embedItalic r:id="rId7" w:fontKey="{1D661ABB-8675-D543-BEF7-6F9E49CD6896}"/>
    <w:embedBoldItalic r:id="rId8" w:fontKey="{3369A0C5-26F7-1245-B689-A57E86B15748}"/>
  </w:font>
  <w:font w:name="Calibri Light">
    <w:panose1 w:val="020F0302020204030204"/>
    <w:charset w:val="00"/>
    <w:family w:val="swiss"/>
    <w:pitch w:val="variable"/>
    <w:sig w:usb0="E0002AFF" w:usb1="C000247B" w:usb2="00000009" w:usb3="00000000" w:csb0="000001FF" w:csb1="00000000"/>
    <w:embedRegular r:id="rId9" w:fontKey="{855F5890-AE33-144A-B7ED-2FDC50E4220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2270584"/>
      <w:docPartObj>
        <w:docPartGallery w:val="Page Numbers (Bottom of Page)"/>
        <w:docPartUnique/>
      </w:docPartObj>
    </w:sdtPr>
    <w:sdtEndPr>
      <w:rPr>
        <w:rStyle w:val="PageNumber"/>
      </w:rPr>
    </w:sdtEndPr>
    <w:sdtContent>
      <w:p w14:paraId="369FA501" w14:textId="352E49A3" w:rsidR="00FB1AA6" w:rsidRDefault="00FB1AA6"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7F0BE0" w14:textId="77777777" w:rsidR="00FB1AA6" w:rsidRDefault="00FB1A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3951183"/>
      <w:docPartObj>
        <w:docPartGallery w:val="Page Numbers (Bottom of Page)"/>
        <w:docPartUnique/>
      </w:docPartObj>
    </w:sdtPr>
    <w:sdtEndPr>
      <w:rPr>
        <w:rStyle w:val="PageNumber"/>
      </w:rPr>
    </w:sdtEndPr>
    <w:sdtContent>
      <w:p w14:paraId="4AB1B0D7" w14:textId="1CD3483B" w:rsidR="00FB1AA6" w:rsidRDefault="00FB1AA6"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72D51019" w14:textId="77777777" w:rsidR="00FB1AA6" w:rsidRDefault="00FB1A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F55DD" w14:textId="77777777" w:rsidR="00FB1AA6" w:rsidRDefault="00FB1A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D66819" w14:textId="77777777" w:rsidR="008A29A7" w:rsidRDefault="008A29A7" w:rsidP="00471D2C">
      <w:r>
        <w:separator/>
      </w:r>
    </w:p>
  </w:footnote>
  <w:footnote w:type="continuationSeparator" w:id="0">
    <w:p w14:paraId="57940A2D" w14:textId="77777777" w:rsidR="008A29A7" w:rsidRDefault="008A29A7" w:rsidP="00471D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0613D" w14:textId="77777777" w:rsidR="00FB1AA6" w:rsidRDefault="00FB1A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C6D55" w14:textId="77777777" w:rsidR="00FB1AA6" w:rsidRDefault="00FB1A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9C319" w14:textId="77777777" w:rsidR="00FB1AA6" w:rsidRDefault="00FB1A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5F218C"/>
    <w:multiLevelType w:val="hybridMultilevel"/>
    <w:tmpl w:val="322C2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TrueTypeFonts/>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746"/>
    <w:rsid w:val="000038A1"/>
    <w:rsid w:val="000043FC"/>
    <w:rsid w:val="00010482"/>
    <w:rsid w:val="00011435"/>
    <w:rsid w:val="00015078"/>
    <w:rsid w:val="0001733B"/>
    <w:rsid w:val="00020847"/>
    <w:rsid w:val="0003788F"/>
    <w:rsid w:val="00040D79"/>
    <w:rsid w:val="00047B38"/>
    <w:rsid w:val="00070FA9"/>
    <w:rsid w:val="0008697C"/>
    <w:rsid w:val="000D4FFE"/>
    <w:rsid w:val="000E3C71"/>
    <w:rsid w:val="000F30D8"/>
    <w:rsid w:val="00122151"/>
    <w:rsid w:val="00191F92"/>
    <w:rsid w:val="001939CC"/>
    <w:rsid w:val="001951B9"/>
    <w:rsid w:val="001C141C"/>
    <w:rsid w:val="001C3331"/>
    <w:rsid w:val="001D08C8"/>
    <w:rsid w:val="001E1BE2"/>
    <w:rsid w:val="001E3548"/>
    <w:rsid w:val="001F6A8E"/>
    <w:rsid w:val="00233E92"/>
    <w:rsid w:val="00254BA3"/>
    <w:rsid w:val="00290B45"/>
    <w:rsid w:val="0029503D"/>
    <w:rsid w:val="002A5B33"/>
    <w:rsid w:val="002A67AA"/>
    <w:rsid w:val="002C72D0"/>
    <w:rsid w:val="002D2A38"/>
    <w:rsid w:val="00304E46"/>
    <w:rsid w:val="003102D7"/>
    <w:rsid w:val="003155D6"/>
    <w:rsid w:val="00317D29"/>
    <w:rsid w:val="00322639"/>
    <w:rsid w:val="003345F4"/>
    <w:rsid w:val="003407C3"/>
    <w:rsid w:val="003451A4"/>
    <w:rsid w:val="00355482"/>
    <w:rsid w:val="00393FF1"/>
    <w:rsid w:val="003B02E0"/>
    <w:rsid w:val="003B34C6"/>
    <w:rsid w:val="003B4151"/>
    <w:rsid w:val="003D1E7F"/>
    <w:rsid w:val="003D3632"/>
    <w:rsid w:val="003D49F9"/>
    <w:rsid w:val="00420D40"/>
    <w:rsid w:val="004250AD"/>
    <w:rsid w:val="004442DD"/>
    <w:rsid w:val="00452E79"/>
    <w:rsid w:val="00453408"/>
    <w:rsid w:val="00455AE3"/>
    <w:rsid w:val="00470CA9"/>
    <w:rsid w:val="00471D2C"/>
    <w:rsid w:val="00482B59"/>
    <w:rsid w:val="0048526A"/>
    <w:rsid w:val="00487E57"/>
    <w:rsid w:val="00495554"/>
    <w:rsid w:val="00495A11"/>
    <w:rsid w:val="004A57C8"/>
    <w:rsid w:val="004B4285"/>
    <w:rsid w:val="004D5843"/>
    <w:rsid w:val="004E4950"/>
    <w:rsid w:val="00504214"/>
    <w:rsid w:val="00536CAE"/>
    <w:rsid w:val="00537D79"/>
    <w:rsid w:val="00546A2E"/>
    <w:rsid w:val="00566310"/>
    <w:rsid w:val="00571D41"/>
    <w:rsid w:val="00586D3D"/>
    <w:rsid w:val="005C7C08"/>
    <w:rsid w:val="005D15FB"/>
    <w:rsid w:val="005D3A8C"/>
    <w:rsid w:val="0060318A"/>
    <w:rsid w:val="00603CC0"/>
    <w:rsid w:val="00605677"/>
    <w:rsid w:val="00621DB9"/>
    <w:rsid w:val="00652A07"/>
    <w:rsid w:val="0065494D"/>
    <w:rsid w:val="0066271A"/>
    <w:rsid w:val="0066731C"/>
    <w:rsid w:val="00690E5D"/>
    <w:rsid w:val="00693531"/>
    <w:rsid w:val="006B6A6B"/>
    <w:rsid w:val="006D602B"/>
    <w:rsid w:val="006E5F57"/>
    <w:rsid w:val="006F6E4F"/>
    <w:rsid w:val="00711E7D"/>
    <w:rsid w:val="0071591D"/>
    <w:rsid w:val="007172E3"/>
    <w:rsid w:val="00720525"/>
    <w:rsid w:val="0072684A"/>
    <w:rsid w:val="007331A6"/>
    <w:rsid w:val="00750191"/>
    <w:rsid w:val="00762795"/>
    <w:rsid w:val="007634AB"/>
    <w:rsid w:val="00785F07"/>
    <w:rsid w:val="00786F6B"/>
    <w:rsid w:val="007933BF"/>
    <w:rsid w:val="007B2859"/>
    <w:rsid w:val="007B4285"/>
    <w:rsid w:val="007B6CE9"/>
    <w:rsid w:val="007C78E1"/>
    <w:rsid w:val="007D12D0"/>
    <w:rsid w:val="007D4FEC"/>
    <w:rsid w:val="007D5948"/>
    <w:rsid w:val="007E681B"/>
    <w:rsid w:val="007F3438"/>
    <w:rsid w:val="007F4CC5"/>
    <w:rsid w:val="0080066C"/>
    <w:rsid w:val="00806ADD"/>
    <w:rsid w:val="00821FA9"/>
    <w:rsid w:val="00831993"/>
    <w:rsid w:val="00837A04"/>
    <w:rsid w:val="00840D08"/>
    <w:rsid w:val="00846B84"/>
    <w:rsid w:val="00857CB1"/>
    <w:rsid w:val="00870D10"/>
    <w:rsid w:val="008767E8"/>
    <w:rsid w:val="00881362"/>
    <w:rsid w:val="00881571"/>
    <w:rsid w:val="00890A7C"/>
    <w:rsid w:val="00895A79"/>
    <w:rsid w:val="008A29A7"/>
    <w:rsid w:val="008A652C"/>
    <w:rsid w:val="008B235B"/>
    <w:rsid w:val="008B7F2D"/>
    <w:rsid w:val="008C19AD"/>
    <w:rsid w:val="008F362A"/>
    <w:rsid w:val="00920054"/>
    <w:rsid w:val="009313C8"/>
    <w:rsid w:val="00932298"/>
    <w:rsid w:val="00935746"/>
    <w:rsid w:val="00942835"/>
    <w:rsid w:val="00970B7F"/>
    <w:rsid w:val="00975F6D"/>
    <w:rsid w:val="00980631"/>
    <w:rsid w:val="0098162F"/>
    <w:rsid w:val="009A0E5F"/>
    <w:rsid w:val="009A2FA6"/>
    <w:rsid w:val="009D6CDD"/>
    <w:rsid w:val="009E11FF"/>
    <w:rsid w:val="009E4865"/>
    <w:rsid w:val="009E6BB0"/>
    <w:rsid w:val="009F5BD1"/>
    <w:rsid w:val="00A00803"/>
    <w:rsid w:val="00A31C91"/>
    <w:rsid w:val="00A345CD"/>
    <w:rsid w:val="00A36D5C"/>
    <w:rsid w:val="00A44038"/>
    <w:rsid w:val="00A52283"/>
    <w:rsid w:val="00A73C3F"/>
    <w:rsid w:val="00AB191D"/>
    <w:rsid w:val="00AB3F99"/>
    <w:rsid w:val="00AC2802"/>
    <w:rsid w:val="00AC500F"/>
    <w:rsid w:val="00AD664D"/>
    <w:rsid w:val="00AE271D"/>
    <w:rsid w:val="00AE326B"/>
    <w:rsid w:val="00AF087B"/>
    <w:rsid w:val="00AF2E72"/>
    <w:rsid w:val="00B02D4E"/>
    <w:rsid w:val="00B11740"/>
    <w:rsid w:val="00B13754"/>
    <w:rsid w:val="00B160FA"/>
    <w:rsid w:val="00B231D8"/>
    <w:rsid w:val="00B246F8"/>
    <w:rsid w:val="00B546B9"/>
    <w:rsid w:val="00B63CC6"/>
    <w:rsid w:val="00B73F14"/>
    <w:rsid w:val="00B9507B"/>
    <w:rsid w:val="00BA3C30"/>
    <w:rsid w:val="00BC20CB"/>
    <w:rsid w:val="00BD42F7"/>
    <w:rsid w:val="00BF483C"/>
    <w:rsid w:val="00BF7777"/>
    <w:rsid w:val="00C011B5"/>
    <w:rsid w:val="00C1099F"/>
    <w:rsid w:val="00C42A72"/>
    <w:rsid w:val="00C53F51"/>
    <w:rsid w:val="00C54A78"/>
    <w:rsid w:val="00C574B5"/>
    <w:rsid w:val="00C62410"/>
    <w:rsid w:val="00C66550"/>
    <w:rsid w:val="00C74925"/>
    <w:rsid w:val="00C75FDA"/>
    <w:rsid w:val="00C835FA"/>
    <w:rsid w:val="00C8412E"/>
    <w:rsid w:val="00C96DFE"/>
    <w:rsid w:val="00CA353B"/>
    <w:rsid w:val="00CA4505"/>
    <w:rsid w:val="00CB55A6"/>
    <w:rsid w:val="00CB7B97"/>
    <w:rsid w:val="00CB7D99"/>
    <w:rsid w:val="00CC1BCB"/>
    <w:rsid w:val="00CD26A8"/>
    <w:rsid w:val="00CD432D"/>
    <w:rsid w:val="00CF159E"/>
    <w:rsid w:val="00D01832"/>
    <w:rsid w:val="00D06070"/>
    <w:rsid w:val="00D139A0"/>
    <w:rsid w:val="00D14BF1"/>
    <w:rsid w:val="00D17306"/>
    <w:rsid w:val="00D213F9"/>
    <w:rsid w:val="00D35D10"/>
    <w:rsid w:val="00D50747"/>
    <w:rsid w:val="00D571B3"/>
    <w:rsid w:val="00D63C5E"/>
    <w:rsid w:val="00D76D2A"/>
    <w:rsid w:val="00D77C2C"/>
    <w:rsid w:val="00D8266E"/>
    <w:rsid w:val="00D83E32"/>
    <w:rsid w:val="00DA1022"/>
    <w:rsid w:val="00DA42E1"/>
    <w:rsid w:val="00DC1F0F"/>
    <w:rsid w:val="00DC763A"/>
    <w:rsid w:val="00DD604F"/>
    <w:rsid w:val="00DE017D"/>
    <w:rsid w:val="00DF5FC9"/>
    <w:rsid w:val="00DF7AAA"/>
    <w:rsid w:val="00E01021"/>
    <w:rsid w:val="00E135CB"/>
    <w:rsid w:val="00E25D24"/>
    <w:rsid w:val="00E50393"/>
    <w:rsid w:val="00E6663B"/>
    <w:rsid w:val="00E867E8"/>
    <w:rsid w:val="00E9474A"/>
    <w:rsid w:val="00EB1D57"/>
    <w:rsid w:val="00EB6742"/>
    <w:rsid w:val="00EC4658"/>
    <w:rsid w:val="00ED000F"/>
    <w:rsid w:val="00EE2B02"/>
    <w:rsid w:val="00EF2DC3"/>
    <w:rsid w:val="00F003B6"/>
    <w:rsid w:val="00F03C25"/>
    <w:rsid w:val="00F176BE"/>
    <w:rsid w:val="00F2526D"/>
    <w:rsid w:val="00F4613F"/>
    <w:rsid w:val="00F62573"/>
    <w:rsid w:val="00F83D91"/>
    <w:rsid w:val="00FA53AD"/>
    <w:rsid w:val="00FB1AA6"/>
    <w:rsid w:val="00FC6FE2"/>
    <w:rsid w:val="00FC73B8"/>
    <w:rsid w:val="00FD7FD6"/>
    <w:rsid w:val="00FE6975"/>
    <w:rsid w:val="00FF6C21"/>
    <w:rsid w:val="00FF6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40AEA"/>
  <w15:chartTrackingRefBased/>
  <w15:docId w15:val="{54EA4169-08D4-AE46-9155-2D11F0ABC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1D2C"/>
    <w:pPr>
      <w:tabs>
        <w:tab w:val="center" w:pos="4680"/>
        <w:tab w:val="right" w:pos="9360"/>
      </w:tabs>
    </w:pPr>
  </w:style>
  <w:style w:type="character" w:customStyle="1" w:styleId="HeaderChar">
    <w:name w:val="Header Char"/>
    <w:basedOn w:val="DefaultParagraphFont"/>
    <w:link w:val="Header"/>
    <w:uiPriority w:val="99"/>
    <w:rsid w:val="00471D2C"/>
  </w:style>
  <w:style w:type="paragraph" w:styleId="Footer">
    <w:name w:val="footer"/>
    <w:basedOn w:val="Normal"/>
    <w:link w:val="FooterChar"/>
    <w:uiPriority w:val="99"/>
    <w:unhideWhenUsed/>
    <w:rsid w:val="00471D2C"/>
    <w:pPr>
      <w:tabs>
        <w:tab w:val="center" w:pos="4680"/>
        <w:tab w:val="right" w:pos="9360"/>
      </w:tabs>
    </w:pPr>
  </w:style>
  <w:style w:type="character" w:customStyle="1" w:styleId="FooterChar">
    <w:name w:val="Footer Char"/>
    <w:basedOn w:val="DefaultParagraphFont"/>
    <w:link w:val="Footer"/>
    <w:uiPriority w:val="99"/>
    <w:rsid w:val="00471D2C"/>
  </w:style>
  <w:style w:type="character" w:styleId="PageNumber">
    <w:name w:val="page number"/>
    <w:basedOn w:val="DefaultParagraphFont"/>
    <w:uiPriority w:val="99"/>
    <w:semiHidden/>
    <w:unhideWhenUsed/>
    <w:rsid w:val="00471D2C"/>
  </w:style>
  <w:style w:type="paragraph" w:styleId="ListParagraph">
    <w:name w:val="List Paragraph"/>
    <w:basedOn w:val="Normal"/>
    <w:uiPriority w:val="34"/>
    <w:qFormat/>
    <w:rsid w:val="00D83E32"/>
    <w:pPr>
      <w:ind w:left="720"/>
      <w:contextualSpacing/>
    </w:pPr>
  </w:style>
  <w:style w:type="paragraph" w:styleId="BalloonText">
    <w:name w:val="Balloon Text"/>
    <w:basedOn w:val="Normal"/>
    <w:link w:val="BalloonTextChar"/>
    <w:uiPriority w:val="99"/>
    <w:semiHidden/>
    <w:unhideWhenUsed/>
    <w:rsid w:val="003D3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3632"/>
    <w:rPr>
      <w:rFonts w:ascii="Times New Roman" w:hAnsi="Times New Roman" w:cs="Times New Roman"/>
      <w:sz w:val="18"/>
      <w:szCs w:val="18"/>
    </w:rPr>
  </w:style>
  <w:style w:type="paragraph" w:styleId="Caption">
    <w:name w:val="caption"/>
    <w:basedOn w:val="Normal"/>
    <w:next w:val="Normal"/>
    <w:uiPriority w:val="35"/>
    <w:unhideWhenUsed/>
    <w:qFormat/>
    <w:rsid w:val="003D3632"/>
    <w:pPr>
      <w:spacing w:after="200"/>
    </w:pPr>
    <w:rPr>
      <w:i/>
      <w:iCs/>
      <w:color w:val="44546A" w:themeColor="text2"/>
      <w:sz w:val="18"/>
      <w:szCs w:val="18"/>
    </w:rPr>
  </w:style>
  <w:style w:type="character" w:styleId="Hyperlink">
    <w:name w:val="Hyperlink"/>
    <w:basedOn w:val="DefaultParagraphFont"/>
    <w:uiPriority w:val="99"/>
    <w:unhideWhenUsed/>
    <w:rsid w:val="00D17306"/>
    <w:rPr>
      <w:color w:val="0563C1" w:themeColor="hyperlink"/>
      <w:u w:val="single"/>
    </w:rPr>
  </w:style>
  <w:style w:type="character" w:styleId="UnresolvedMention">
    <w:name w:val="Unresolved Mention"/>
    <w:basedOn w:val="DefaultParagraphFont"/>
    <w:uiPriority w:val="99"/>
    <w:semiHidden/>
    <w:unhideWhenUsed/>
    <w:rsid w:val="00D17306"/>
    <w:rPr>
      <w:color w:val="605E5C"/>
      <w:shd w:val="clear" w:color="auto" w:fill="E1DFDD"/>
    </w:rPr>
  </w:style>
  <w:style w:type="paragraph" w:styleId="Bibliography">
    <w:name w:val="Bibliography"/>
    <w:basedOn w:val="Normal"/>
    <w:next w:val="Normal"/>
    <w:uiPriority w:val="37"/>
    <w:unhideWhenUsed/>
    <w:rsid w:val="00D8266E"/>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695">
      <w:bodyDiv w:val="1"/>
      <w:marLeft w:val="0"/>
      <w:marRight w:val="0"/>
      <w:marTop w:val="0"/>
      <w:marBottom w:val="0"/>
      <w:divBdr>
        <w:top w:val="none" w:sz="0" w:space="0" w:color="auto"/>
        <w:left w:val="none" w:sz="0" w:space="0" w:color="auto"/>
        <w:bottom w:val="none" w:sz="0" w:space="0" w:color="auto"/>
        <w:right w:val="none" w:sz="0" w:space="0" w:color="auto"/>
      </w:divBdr>
    </w:div>
    <w:div w:id="169681524">
      <w:bodyDiv w:val="1"/>
      <w:marLeft w:val="0"/>
      <w:marRight w:val="0"/>
      <w:marTop w:val="0"/>
      <w:marBottom w:val="0"/>
      <w:divBdr>
        <w:top w:val="none" w:sz="0" w:space="0" w:color="auto"/>
        <w:left w:val="none" w:sz="0" w:space="0" w:color="auto"/>
        <w:bottom w:val="none" w:sz="0" w:space="0" w:color="auto"/>
        <w:right w:val="none" w:sz="0" w:space="0" w:color="auto"/>
      </w:divBdr>
      <w:divsChild>
        <w:div w:id="34277218">
          <w:marLeft w:val="300"/>
          <w:marRight w:val="0"/>
          <w:marTop w:val="90"/>
          <w:marBottom w:val="300"/>
          <w:divBdr>
            <w:top w:val="none" w:sz="0" w:space="0" w:color="auto"/>
            <w:left w:val="none" w:sz="0" w:space="0" w:color="auto"/>
            <w:bottom w:val="none" w:sz="0" w:space="0" w:color="auto"/>
            <w:right w:val="none" w:sz="0" w:space="0" w:color="auto"/>
          </w:divBdr>
        </w:div>
        <w:div w:id="1407338107">
          <w:marLeft w:val="300"/>
          <w:marRight w:val="0"/>
          <w:marTop w:val="90"/>
          <w:marBottom w:val="300"/>
          <w:divBdr>
            <w:top w:val="none" w:sz="0" w:space="0" w:color="auto"/>
            <w:left w:val="none" w:sz="0" w:space="0" w:color="auto"/>
            <w:bottom w:val="none" w:sz="0" w:space="0" w:color="auto"/>
            <w:right w:val="none" w:sz="0" w:space="0" w:color="auto"/>
          </w:divBdr>
        </w:div>
      </w:divsChild>
    </w:div>
    <w:div w:id="170611931">
      <w:bodyDiv w:val="1"/>
      <w:marLeft w:val="0"/>
      <w:marRight w:val="0"/>
      <w:marTop w:val="0"/>
      <w:marBottom w:val="0"/>
      <w:divBdr>
        <w:top w:val="none" w:sz="0" w:space="0" w:color="auto"/>
        <w:left w:val="none" w:sz="0" w:space="0" w:color="auto"/>
        <w:bottom w:val="none" w:sz="0" w:space="0" w:color="auto"/>
        <w:right w:val="none" w:sz="0" w:space="0" w:color="auto"/>
      </w:divBdr>
    </w:div>
    <w:div w:id="171265555">
      <w:bodyDiv w:val="1"/>
      <w:marLeft w:val="0"/>
      <w:marRight w:val="0"/>
      <w:marTop w:val="0"/>
      <w:marBottom w:val="0"/>
      <w:divBdr>
        <w:top w:val="none" w:sz="0" w:space="0" w:color="auto"/>
        <w:left w:val="none" w:sz="0" w:space="0" w:color="auto"/>
        <w:bottom w:val="none" w:sz="0" w:space="0" w:color="auto"/>
        <w:right w:val="none" w:sz="0" w:space="0" w:color="auto"/>
      </w:divBdr>
    </w:div>
    <w:div w:id="404836935">
      <w:bodyDiv w:val="1"/>
      <w:marLeft w:val="0"/>
      <w:marRight w:val="0"/>
      <w:marTop w:val="0"/>
      <w:marBottom w:val="0"/>
      <w:divBdr>
        <w:top w:val="none" w:sz="0" w:space="0" w:color="auto"/>
        <w:left w:val="none" w:sz="0" w:space="0" w:color="auto"/>
        <w:bottom w:val="none" w:sz="0" w:space="0" w:color="auto"/>
        <w:right w:val="none" w:sz="0" w:space="0" w:color="auto"/>
      </w:divBdr>
    </w:div>
    <w:div w:id="428088971">
      <w:bodyDiv w:val="1"/>
      <w:marLeft w:val="0"/>
      <w:marRight w:val="0"/>
      <w:marTop w:val="0"/>
      <w:marBottom w:val="0"/>
      <w:divBdr>
        <w:top w:val="none" w:sz="0" w:space="0" w:color="auto"/>
        <w:left w:val="none" w:sz="0" w:space="0" w:color="auto"/>
        <w:bottom w:val="none" w:sz="0" w:space="0" w:color="auto"/>
        <w:right w:val="none" w:sz="0" w:space="0" w:color="auto"/>
      </w:divBdr>
    </w:div>
    <w:div w:id="455876706">
      <w:bodyDiv w:val="1"/>
      <w:marLeft w:val="0"/>
      <w:marRight w:val="0"/>
      <w:marTop w:val="0"/>
      <w:marBottom w:val="0"/>
      <w:divBdr>
        <w:top w:val="none" w:sz="0" w:space="0" w:color="auto"/>
        <w:left w:val="none" w:sz="0" w:space="0" w:color="auto"/>
        <w:bottom w:val="none" w:sz="0" w:space="0" w:color="auto"/>
        <w:right w:val="none" w:sz="0" w:space="0" w:color="auto"/>
      </w:divBdr>
    </w:div>
    <w:div w:id="701125489">
      <w:bodyDiv w:val="1"/>
      <w:marLeft w:val="0"/>
      <w:marRight w:val="0"/>
      <w:marTop w:val="0"/>
      <w:marBottom w:val="0"/>
      <w:divBdr>
        <w:top w:val="none" w:sz="0" w:space="0" w:color="auto"/>
        <w:left w:val="none" w:sz="0" w:space="0" w:color="auto"/>
        <w:bottom w:val="none" w:sz="0" w:space="0" w:color="auto"/>
        <w:right w:val="none" w:sz="0" w:space="0" w:color="auto"/>
      </w:divBdr>
    </w:div>
    <w:div w:id="747456000">
      <w:bodyDiv w:val="1"/>
      <w:marLeft w:val="0"/>
      <w:marRight w:val="0"/>
      <w:marTop w:val="0"/>
      <w:marBottom w:val="0"/>
      <w:divBdr>
        <w:top w:val="none" w:sz="0" w:space="0" w:color="auto"/>
        <w:left w:val="none" w:sz="0" w:space="0" w:color="auto"/>
        <w:bottom w:val="none" w:sz="0" w:space="0" w:color="auto"/>
        <w:right w:val="none" w:sz="0" w:space="0" w:color="auto"/>
      </w:divBdr>
    </w:div>
    <w:div w:id="812257406">
      <w:bodyDiv w:val="1"/>
      <w:marLeft w:val="0"/>
      <w:marRight w:val="0"/>
      <w:marTop w:val="0"/>
      <w:marBottom w:val="0"/>
      <w:divBdr>
        <w:top w:val="none" w:sz="0" w:space="0" w:color="auto"/>
        <w:left w:val="none" w:sz="0" w:space="0" w:color="auto"/>
        <w:bottom w:val="none" w:sz="0" w:space="0" w:color="auto"/>
        <w:right w:val="none" w:sz="0" w:space="0" w:color="auto"/>
      </w:divBdr>
    </w:div>
    <w:div w:id="989871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817B1C-8242-F940-AED3-440B2C1EB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7</TotalTime>
  <Pages>37</Pages>
  <Words>12938</Words>
  <Characters>73750</Characters>
  <Application>Microsoft Office Word</Application>
  <DocSecurity>0</DocSecurity>
  <Lines>614</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n Bhamra</dc:creator>
  <cp:keywords/>
  <dc:description/>
  <cp:lastModifiedBy>Karan Bhamra</cp:lastModifiedBy>
  <cp:revision>152</cp:revision>
  <cp:lastPrinted>2019-06-24T04:27:00Z</cp:lastPrinted>
  <dcterms:created xsi:type="dcterms:W3CDTF">2019-04-01T18:00:00Z</dcterms:created>
  <dcterms:modified xsi:type="dcterms:W3CDTF">2019-07-23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lGIoQVb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